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9806698" w14:textId="6B261D24" w:rsidR="00597212" w:rsidRPr="00CF628D" w:rsidRDefault="00B84C95" w:rsidP="00597212">
      <w:pPr>
        <w:spacing w:line="480" w:lineRule="auto"/>
        <w:jc w:val="both"/>
        <w:rPr>
          <w:rFonts w:asciiTheme="minorHAnsi" w:eastAsia="Times New Roman" w:hAnsiTheme="minorHAnsi" w:cstheme="majorBidi"/>
          <w:bCs/>
          <w:sz w:val="24"/>
          <w:szCs w:val="24"/>
        </w:rPr>
      </w:pPr>
      <w:bookmarkStart w:id="0" w:name="_Hlk43839010"/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 xml:space="preserve">Title: </w:t>
      </w:r>
      <w:bookmarkStart w:id="1" w:name="_GoBack"/>
      <w:r w:rsidR="005A2474" w:rsidRPr="00CF628D">
        <w:rPr>
          <w:rFonts w:asciiTheme="minorHAnsi" w:eastAsia="Times New Roman" w:hAnsiTheme="minorHAnsi" w:cstheme="majorBidi"/>
          <w:bCs/>
          <w:sz w:val="24"/>
          <w:szCs w:val="24"/>
        </w:rPr>
        <w:t>Diagnostic D</w:t>
      </w:r>
      <w:r w:rsidR="00F04D72" w:rsidRPr="00CF628D">
        <w:rPr>
          <w:rFonts w:asciiTheme="minorHAnsi" w:eastAsia="Times New Roman" w:hAnsiTheme="minorHAnsi" w:cstheme="majorBidi"/>
          <w:bCs/>
          <w:sz w:val="24"/>
          <w:szCs w:val="24"/>
        </w:rPr>
        <w:t xml:space="preserve">elay in </w:t>
      </w:r>
      <w:r w:rsidR="005A2474" w:rsidRPr="00CF628D">
        <w:rPr>
          <w:rFonts w:asciiTheme="minorHAnsi" w:eastAsia="Times New Roman" w:hAnsiTheme="minorHAnsi" w:cstheme="majorBidi"/>
          <w:bCs/>
          <w:sz w:val="24"/>
          <w:szCs w:val="24"/>
        </w:rPr>
        <w:t>P</w:t>
      </w:r>
      <w:r w:rsidR="0073334A" w:rsidRPr="00CF628D">
        <w:rPr>
          <w:rFonts w:asciiTheme="minorHAnsi" w:eastAsia="Times New Roman" w:hAnsiTheme="minorHAnsi" w:cstheme="majorBidi"/>
          <w:bCs/>
          <w:sz w:val="24"/>
          <w:szCs w:val="24"/>
        </w:rPr>
        <w:t>aediatric</w:t>
      </w:r>
      <w:r w:rsidR="005A2474" w:rsidRPr="00CF628D">
        <w:rPr>
          <w:rFonts w:asciiTheme="minorHAnsi" w:eastAsia="Times New Roman" w:hAnsiTheme="minorHAnsi" w:cstheme="majorBidi"/>
          <w:bCs/>
          <w:sz w:val="24"/>
          <w:szCs w:val="24"/>
        </w:rPr>
        <w:t xml:space="preserve"> Inflammatory Bowel Disease: A Systematic R</w:t>
      </w:r>
      <w:r w:rsidR="00F04D72" w:rsidRPr="00CF628D">
        <w:rPr>
          <w:rFonts w:asciiTheme="minorHAnsi" w:eastAsia="Times New Roman" w:hAnsiTheme="minorHAnsi" w:cstheme="majorBidi"/>
          <w:bCs/>
          <w:sz w:val="24"/>
          <w:szCs w:val="24"/>
        </w:rPr>
        <w:t>eview</w:t>
      </w:r>
    </w:p>
    <w:bookmarkEnd w:id="1"/>
    <w:p w14:paraId="3468E1BC" w14:textId="433F78E0" w:rsidR="001B5A28" w:rsidRPr="00CF628D" w:rsidRDefault="00597212" w:rsidP="00F34413">
      <w:pPr>
        <w:spacing w:line="480" w:lineRule="auto"/>
        <w:jc w:val="both"/>
        <w:rPr>
          <w:rFonts w:asciiTheme="minorHAnsi" w:eastAsia="Times New Roman" w:hAnsiTheme="minorHAnsi" w:cstheme="majorBidi"/>
          <w:bCs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 xml:space="preserve">Short </w:t>
      </w:r>
      <w:r w:rsidR="00655B29" w:rsidRPr="00CF628D">
        <w:rPr>
          <w:rFonts w:asciiTheme="minorHAnsi" w:eastAsia="Times New Roman" w:hAnsiTheme="minorHAnsi" w:cstheme="majorBidi"/>
          <w:b/>
          <w:sz w:val="24"/>
          <w:szCs w:val="24"/>
        </w:rPr>
        <w:t>t</w:t>
      </w: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 xml:space="preserve">itle: </w:t>
      </w:r>
      <w:r w:rsidR="000E095A" w:rsidRPr="00CF628D">
        <w:rPr>
          <w:rFonts w:asciiTheme="minorHAnsi" w:eastAsia="Times New Roman" w:hAnsiTheme="minorHAnsi" w:cstheme="majorBidi"/>
          <w:bCs/>
          <w:sz w:val="24"/>
          <w:szCs w:val="24"/>
        </w:rPr>
        <w:t>Delay in diagnosis of p</w:t>
      </w:r>
      <w:r w:rsidR="0037708A" w:rsidRPr="00CF628D">
        <w:rPr>
          <w:rFonts w:asciiTheme="minorHAnsi" w:eastAsia="Times New Roman" w:hAnsiTheme="minorHAnsi" w:cstheme="majorBidi"/>
          <w:bCs/>
          <w:sz w:val="24"/>
          <w:szCs w:val="24"/>
        </w:rPr>
        <w:t>a</w:t>
      </w:r>
      <w:r w:rsidR="006F2CF1" w:rsidRPr="00CF628D">
        <w:rPr>
          <w:rFonts w:asciiTheme="minorHAnsi" w:eastAsia="Times New Roman" w:hAnsiTheme="minorHAnsi" w:cstheme="majorBidi"/>
          <w:bCs/>
          <w:sz w:val="24"/>
          <w:szCs w:val="24"/>
        </w:rPr>
        <w:t>ediatric IBD</w:t>
      </w:r>
    </w:p>
    <w:p w14:paraId="4E9CE2F6" w14:textId="6E4C216F" w:rsidR="00B84C95" w:rsidRPr="00CF628D" w:rsidRDefault="00B84C95" w:rsidP="00F34413">
      <w:pPr>
        <w:spacing w:line="480" w:lineRule="auto"/>
        <w:jc w:val="both"/>
        <w:rPr>
          <w:rFonts w:asciiTheme="minorHAnsi" w:eastAsia="Times New Roman" w:hAnsiTheme="minorHAnsi" w:cstheme="majorBidi"/>
          <w:b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>Authors:</w:t>
      </w:r>
    </w:p>
    <w:p w14:paraId="1F590B97" w14:textId="3407652C" w:rsidR="00DE498F" w:rsidRPr="00CF628D" w:rsidRDefault="00D6193B" w:rsidP="00F34413">
      <w:pPr>
        <w:spacing w:line="360" w:lineRule="auto"/>
        <w:jc w:val="both"/>
        <w:rPr>
          <w:rFonts w:asciiTheme="minorHAnsi" w:eastAsia="Times New Roman" w:hAnsiTheme="minorHAnsi" w:cstheme="majorBidi"/>
          <w:sz w:val="24"/>
          <w:szCs w:val="24"/>
          <w:vertAlign w:val="superscript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Aymane 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</w:rPr>
        <w:t>Ajbar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1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,</w:t>
      </w:r>
      <w:r w:rsidR="009D4864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Eleanor Cross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, </w:t>
      </w:r>
      <w:r w:rsidR="00B50444" w:rsidRPr="00CF628D">
        <w:rPr>
          <w:rFonts w:asciiTheme="minorHAnsi" w:eastAsia="Times New Roman" w:hAnsiTheme="minorHAnsi" w:cstheme="majorBidi"/>
          <w:sz w:val="24"/>
          <w:szCs w:val="24"/>
        </w:rPr>
        <w:t>Simbarashe Matoi</w:t>
      </w:r>
      <w:r w:rsidR="00B50444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1</w:t>
      </w:r>
      <w:r w:rsidR="00B50444" w:rsidRPr="00CF628D">
        <w:rPr>
          <w:rFonts w:asciiTheme="minorHAnsi" w:eastAsia="Times New Roman" w:hAnsiTheme="minorHAnsi" w:cstheme="majorBidi"/>
          <w:sz w:val="24"/>
          <w:szCs w:val="24"/>
        </w:rPr>
        <w:t xml:space="preserve">, 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Charles A Hay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="00995091" w:rsidRPr="00CF628D">
        <w:rPr>
          <w:rFonts w:asciiTheme="minorHAnsi" w:eastAsia="Times New Roman" w:hAnsiTheme="minorHAnsi" w:cstheme="majorBidi"/>
          <w:sz w:val="24"/>
          <w:szCs w:val="24"/>
        </w:rPr>
        <w:t xml:space="preserve">, </w:t>
      </w:r>
      <w:r w:rsidR="00547260" w:rsidRPr="00CF628D">
        <w:rPr>
          <w:rFonts w:asciiTheme="minorHAnsi" w:eastAsia="Times New Roman" w:hAnsiTheme="minorHAnsi" w:cstheme="majorBidi"/>
          <w:sz w:val="24"/>
          <w:szCs w:val="24"/>
        </w:rPr>
        <w:t>Libby M Baines</w:t>
      </w:r>
      <w:r w:rsidR="0054726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="00547260" w:rsidRPr="00CF628D">
        <w:rPr>
          <w:rFonts w:asciiTheme="minorHAnsi" w:eastAsia="Times New Roman" w:hAnsiTheme="minorHAnsi" w:cstheme="majorBidi"/>
          <w:sz w:val="24"/>
          <w:szCs w:val="24"/>
        </w:rPr>
        <w:t xml:space="preserve">,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Benjamin Saunders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, A</w:t>
      </w:r>
      <w:r w:rsidR="003C6CBA" w:rsidRPr="00CF628D">
        <w:rPr>
          <w:rFonts w:asciiTheme="minorHAnsi" w:eastAsia="Times New Roman" w:hAnsiTheme="minorHAnsi" w:cstheme="majorBidi"/>
          <w:sz w:val="24"/>
          <w:szCs w:val="24"/>
        </w:rPr>
        <w:t>dam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 xml:space="preserve"> D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Farmer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,</w:t>
      </w:r>
      <w:r w:rsidR="005A2474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 xml:space="preserve"> 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3</w:t>
      </w:r>
      <w:r w:rsidR="004B7842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 xml:space="preserve"> </w:t>
      </w:r>
      <w:r w:rsidR="004B7842" w:rsidRPr="00CF628D">
        <w:rPr>
          <w:rFonts w:asciiTheme="minorHAnsi" w:eastAsia="Times New Roman" w:hAnsiTheme="minorHAnsi" w:cstheme="majorBidi"/>
          <w:sz w:val="24"/>
          <w:szCs w:val="24"/>
        </w:rPr>
        <w:t xml:space="preserve">&amp; 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James A Prior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,4</w:t>
      </w:r>
    </w:p>
    <w:p w14:paraId="361E6205" w14:textId="2F2AE410" w:rsidR="00DE498F" w:rsidRPr="00CF628D" w:rsidRDefault="00DE498F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</w:p>
    <w:p w14:paraId="072CCFE2" w14:textId="7FC4D80C" w:rsidR="009860AD" w:rsidRPr="00CF628D" w:rsidRDefault="009860AD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>Aymane Ajbar</w:t>
      </w:r>
      <w:r w:rsidR="005728B3" w:rsidRPr="00CF628D">
        <w:rPr>
          <w:rFonts w:asciiTheme="minorHAnsi" w:eastAsia="Times New Roman" w:hAnsiTheme="minorHAnsi" w:cstheme="majorBidi"/>
          <w:sz w:val="24"/>
          <w:szCs w:val="24"/>
        </w:rPr>
        <w:t xml:space="preserve"> -</w:t>
      </w:r>
      <w:r w:rsidR="000E095A" w:rsidRPr="00CF628D">
        <w:rPr>
          <w:rFonts w:asciiTheme="minorHAnsi" w:eastAsia="Times New Roman" w:hAnsiTheme="minorHAnsi" w:cstheme="majorBidi"/>
          <w:sz w:val="24"/>
          <w:szCs w:val="24"/>
        </w:rPr>
        <w:t xml:space="preserve"> Research placement student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hyperlink r:id="rId8" w:history="1">
        <w:r w:rsidR="00C10B77" w:rsidRPr="00CF628D">
          <w:rPr>
            <w:rStyle w:val="Hyperlink"/>
            <w:rFonts w:asciiTheme="minorHAnsi" w:hAnsiTheme="minorHAnsi"/>
            <w:sz w:val="24"/>
            <w:szCs w:val="24"/>
          </w:rPr>
          <w:t>17221277@rcsi.com</w:t>
        </w:r>
      </w:hyperlink>
    </w:p>
    <w:p w14:paraId="463D92F6" w14:textId="47884F8B" w:rsidR="00CF628D" w:rsidRPr="00CF628D" w:rsidRDefault="009860AD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>Eleanor Cross</w:t>
      </w:r>
      <w:r w:rsidR="00C10B77" w:rsidRPr="00CF628D">
        <w:rPr>
          <w:rFonts w:asciiTheme="minorHAnsi" w:eastAsia="Times New Roman" w:hAnsiTheme="minorHAnsi" w:cstheme="majorBidi"/>
          <w:sz w:val="24"/>
          <w:szCs w:val="24"/>
        </w:rPr>
        <w:t xml:space="preserve">, </w:t>
      </w:r>
      <w:r w:rsidR="000E095A" w:rsidRPr="00CF628D">
        <w:rPr>
          <w:rFonts w:asciiTheme="minorHAnsi" w:eastAsia="Times New Roman" w:hAnsiTheme="minorHAnsi" w:cstheme="majorBidi"/>
          <w:sz w:val="24"/>
          <w:szCs w:val="24"/>
        </w:rPr>
        <w:t xml:space="preserve">Mphil student, </w:t>
      </w:r>
      <w:r w:rsidR="00DF50A9" w:rsidRPr="00CF628D">
        <w:rPr>
          <w:rFonts w:asciiTheme="minorHAnsi" w:eastAsia="Times New Roman" w:hAnsiTheme="minorHAnsi" w:cstheme="majorBidi"/>
          <w:sz w:val="24"/>
          <w:szCs w:val="24"/>
        </w:rPr>
        <w:t>MBChB, MPhil -</w:t>
      </w:r>
      <w:r w:rsidR="00DF50A9" w:rsidRPr="00CF628D">
        <w:rPr>
          <w:rFonts w:asciiTheme="minorHAnsi" w:hAnsiTheme="minorHAnsi"/>
          <w:sz w:val="24"/>
          <w:szCs w:val="24"/>
        </w:rPr>
        <w:t xml:space="preserve"> </w:t>
      </w:r>
      <w:hyperlink r:id="rId9" w:history="1">
        <w:r w:rsidR="00CF628D" w:rsidRPr="000F6E2B">
          <w:rPr>
            <w:rStyle w:val="Hyperlink"/>
            <w:rFonts w:asciiTheme="minorHAnsi" w:hAnsiTheme="minorHAnsi"/>
            <w:sz w:val="24"/>
            <w:szCs w:val="24"/>
          </w:rPr>
          <w:t>eleanorlcross@gmail.com</w:t>
        </w:r>
      </w:hyperlink>
    </w:p>
    <w:p w14:paraId="0BC36862" w14:textId="2C66923B" w:rsidR="009860AD" w:rsidRPr="00CF628D" w:rsidRDefault="00547260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>Simbarashe Matoi -</w:t>
      </w:r>
      <w:r w:rsidR="000E095A" w:rsidRPr="00CF628D">
        <w:rPr>
          <w:rFonts w:asciiTheme="minorHAnsi" w:eastAsia="Times New Roman" w:hAnsiTheme="minorHAnsi" w:cstheme="majorBidi"/>
          <w:sz w:val="24"/>
          <w:szCs w:val="24"/>
        </w:rPr>
        <w:t xml:space="preserve"> Research placement student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hyperlink r:id="rId10" w:history="1">
        <w:r w:rsidRPr="00CF628D">
          <w:rPr>
            <w:rStyle w:val="Hyperlink"/>
            <w:rFonts w:asciiTheme="minorHAnsi" w:eastAsia="Times New Roman" w:hAnsiTheme="minorHAnsi" w:cstheme="majorBidi"/>
            <w:sz w:val="24"/>
            <w:szCs w:val="24"/>
          </w:rPr>
          <w:t>17239419@rcsi.com</w:t>
        </w:r>
      </w:hyperlink>
    </w:p>
    <w:p w14:paraId="6288333E" w14:textId="7EB4A850" w:rsidR="009860AD" w:rsidRPr="00CF628D" w:rsidRDefault="00F20C23" w:rsidP="009D4864">
      <w:pPr>
        <w:spacing w:line="480" w:lineRule="auto"/>
        <w:rPr>
          <w:rStyle w:val="Hyperlink"/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Mr </w:t>
      </w:r>
      <w:r w:rsidR="009860AD" w:rsidRPr="00CF628D">
        <w:rPr>
          <w:rFonts w:asciiTheme="minorHAnsi" w:eastAsia="Times New Roman" w:hAnsiTheme="minorHAnsi" w:cstheme="majorBidi"/>
          <w:sz w:val="24"/>
          <w:szCs w:val="24"/>
        </w:rPr>
        <w:t xml:space="preserve">Charles A Hay, Medical Research Assistant, MA </w:t>
      </w:r>
      <w:r w:rsidR="00B1074D" w:rsidRPr="00CF628D">
        <w:rPr>
          <w:rFonts w:asciiTheme="minorHAnsi" w:eastAsia="Times New Roman" w:hAnsiTheme="minorHAnsi" w:cstheme="majorBidi"/>
          <w:sz w:val="24"/>
          <w:szCs w:val="24"/>
        </w:rPr>
        <w:t>-</w:t>
      </w:r>
      <w:r w:rsidR="009860AD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hyperlink r:id="rId11" w:history="1">
        <w:r w:rsidR="009860AD" w:rsidRPr="00CF628D">
          <w:rPr>
            <w:rStyle w:val="Hyperlink"/>
            <w:rFonts w:asciiTheme="minorHAnsi" w:eastAsia="Times New Roman" w:hAnsiTheme="minorHAnsi" w:cstheme="majorBidi"/>
            <w:sz w:val="24"/>
            <w:szCs w:val="24"/>
          </w:rPr>
          <w:t>c.hay@keele.ac.uk</w:t>
        </w:r>
      </w:hyperlink>
    </w:p>
    <w:p w14:paraId="57358A09" w14:textId="50F02502" w:rsidR="009D4864" w:rsidRPr="00CF628D" w:rsidRDefault="008B6C5B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Ms </w:t>
      </w:r>
      <w:r w:rsidR="00B50444" w:rsidRPr="00CF628D">
        <w:rPr>
          <w:rFonts w:asciiTheme="minorHAnsi" w:eastAsia="Times New Roman" w:hAnsiTheme="minorHAnsi" w:cstheme="majorBidi"/>
          <w:sz w:val="24"/>
          <w:szCs w:val="24"/>
        </w:rPr>
        <w:t xml:space="preserve">Libby M Baines, Research placement student, Keele University - </w:t>
      </w:r>
      <w:hyperlink r:id="rId12" w:history="1">
        <w:r w:rsidR="009D4864" w:rsidRPr="00CF628D">
          <w:rPr>
            <w:rStyle w:val="Hyperlink"/>
            <w:rFonts w:asciiTheme="minorHAnsi" w:eastAsia="Times New Roman" w:hAnsiTheme="minorHAnsi" w:cstheme="majorBidi"/>
            <w:sz w:val="24"/>
            <w:szCs w:val="24"/>
          </w:rPr>
          <w:t>libbyybaines@icloud.com</w:t>
        </w:r>
      </w:hyperlink>
    </w:p>
    <w:p w14:paraId="1E22C1D8" w14:textId="755E78D2" w:rsidR="009860AD" w:rsidRPr="00CF628D" w:rsidRDefault="00F20C23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Dr </w:t>
      </w:r>
      <w:r w:rsidR="009860AD" w:rsidRPr="00CF628D">
        <w:rPr>
          <w:rFonts w:asciiTheme="minorHAnsi" w:eastAsia="Times New Roman" w:hAnsiTheme="minorHAnsi" w:cstheme="majorBidi"/>
          <w:sz w:val="24"/>
          <w:szCs w:val="24"/>
        </w:rPr>
        <w:t>Benjamin Saunders, Lecturer in Applied Health Research, PhD</w:t>
      </w:r>
      <w:r w:rsidR="00687DBE" w:rsidRPr="00CF628D">
        <w:rPr>
          <w:rFonts w:asciiTheme="minorHAnsi" w:eastAsia="Times New Roman" w:hAnsiTheme="minorHAnsi" w:cstheme="majorBidi"/>
          <w:sz w:val="24"/>
          <w:szCs w:val="24"/>
        </w:rPr>
        <w:t>, ORCID no:</w:t>
      </w:r>
      <w:r w:rsidR="009860AD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852016" w:rsidRPr="00CF628D">
        <w:rPr>
          <w:rFonts w:asciiTheme="minorHAnsi" w:eastAsia="Times New Roman" w:hAnsiTheme="minorHAnsi" w:cstheme="majorBidi"/>
          <w:sz w:val="24"/>
          <w:szCs w:val="24"/>
        </w:rPr>
        <w:t xml:space="preserve">0000-0002-0856-1596. </w:t>
      </w:r>
      <w:hyperlink r:id="rId13" w:history="1">
        <w:r w:rsidR="009860AD" w:rsidRPr="00CF628D">
          <w:rPr>
            <w:rStyle w:val="Hyperlink"/>
            <w:rFonts w:asciiTheme="minorHAnsi" w:eastAsia="Times New Roman" w:hAnsiTheme="minorHAnsi" w:cstheme="majorBidi"/>
            <w:sz w:val="24"/>
            <w:szCs w:val="24"/>
          </w:rPr>
          <w:t>b.saunders@keele.ac.uk</w:t>
        </w:r>
      </w:hyperlink>
    </w:p>
    <w:p w14:paraId="2DACC1ED" w14:textId="55096010" w:rsidR="00813B98" w:rsidRPr="00CF628D" w:rsidRDefault="00F20C23" w:rsidP="001E3352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Prof </w:t>
      </w:r>
      <w:r w:rsidR="00813B98" w:rsidRPr="00CF628D">
        <w:rPr>
          <w:rFonts w:asciiTheme="minorHAnsi" w:eastAsia="Times New Roman" w:hAnsiTheme="minorHAnsi" w:cstheme="majorBidi"/>
          <w:sz w:val="24"/>
          <w:szCs w:val="24"/>
        </w:rPr>
        <w:t xml:space="preserve">Adam D. Farmer, Consultant Gastroenterologist, MBBS, BSc(Hons), PhD, FRCP - </w:t>
      </w:r>
      <w:hyperlink r:id="rId14" w:history="1">
        <w:r w:rsidR="0003498B" w:rsidRPr="00CF628D">
          <w:rPr>
            <w:rStyle w:val="Hyperlink"/>
            <w:rFonts w:asciiTheme="minorHAnsi" w:hAnsiTheme="minorHAnsi" w:cstheme="majorBidi"/>
            <w:sz w:val="24"/>
            <w:szCs w:val="24"/>
          </w:rPr>
          <w:t>a.farmer@qmul.ac.uk</w:t>
        </w:r>
      </w:hyperlink>
    </w:p>
    <w:p w14:paraId="5732EE11" w14:textId="3267938E" w:rsidR="00F20C23" w:rsidRPr="00CF628D" w:rsidRDefault="008B6C5B" w:rsidP="009D4864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Dr </w:t>
      </w:r>
      <w:r w:rsidR="00570257" w:rsidRPr="00CF628D">
        <w:rPr>
          <w:rFonts w:asciiTheme="minorHAnsi" w:eastAsia="Times New Roman" w:hAnsiTheme="minorHAnsi" w:cstheme="majorBidi"/>
          <w:sz w:val="24"/>
          <w:szCs w:val="24"/>
        </w:rPr>
        <w:t xml:space="preserve">James A. Prior, </w:t>
      </w:r>
      <w:r w:rsidR="00F20C23" w:rsidRPr="00CF628D">
        <w:rPr>
          <w:rFonts w:asciiTheme="minorHAnsi" w:eastAsia="Times New Roman" w:hAnsiTheme="minorHAnsi" w:cstheme="majorBidi"/>
          <w:sz w:val="24"/>
          <w:szCs w:val="24"/>
        </w:rPr>
        <w:t>Honorary Senior Lecturer</w:t>
      </w:r>
      <w:r w:rsidR="001E3352" w:rsidRPr="00CF628D">
        <w:rPr>
          <w:rFonts w:asciiTheme="minorHAnsi" w:eastAsia="Times New Roman" w:hAnsiTheme="minorHAnsi" w:cstheme="majorBidi"/>
          <w:sz w:val="24"/>
          <w:szCs w:val="24"/>
        </w:rPr>
        <w:t xml:space="preserve"> in</w:t>
      </w:r>
      <w:r w:rsidR="00570257" w:rsidRPr="00CF628D">
        <w:rPr>
          <w:rFonts w:asciiTheme="minorHAnsi" w:eastAsia="Times New Roman" w:hAnsiTheme="minorHAnsi" w:cstheme="majorBidi"/>
          <w:sz w:val="24"/>
          <w:szCs w:val="24"/>
        </w:rPr>
        <w:t xml:space="preserve"> Epidemiology, PhD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, ORCID no: 0000-0001-9213-2796. </w:t>
      </w:r>
      <w:hyperlink r:id="rId15" w:history="1">
        <w:r w:rsidR="00F20C23" w:rsidRPr="00CF628D">
          <w:rPr>
            <w:rStyle w:val="Hyperlink"/>
            <w:rFonts w:asciiTheme="minorHAnsi" w:eastAsia="Times New Roman" w:hAnsiTheme="minorHAnsi" w:cstheme="majorBidi"/>
            <w:sz w:val="24"/>
            <w:szCs w:val="24"/>
          </w:rPr>
          <w:t>j.a.prior@keele.ac.uk</w:t>
        </w:r>
      </w:hyperlink>
    </w:p>
    <w:p w14:paraId="36E2FA50" w14:textId="77777777" w:rsidR="00B84C95" w:rsidRPr="00CF628D" w:rsidRDefault="00B84C95" w:rsidP="00F34413">
      <w:pPr>
        <w:spacing w:line="360" w:lineRule="auto"/>
        <w:jc w:val="both"/>
        <w:rPr>
          <w:rFonts w:asciiTheme="minorHAnsi" w:eastAsia="Times New Roman" w:hAnsiTheme="minorHAnsi" w:cstheme="majorBidi"/>
          <w:b/>
          <w:bCs/>
          <w:sz w:val="24"/>
          <w:szCs w:val="24"/>
        </w:rPr>
      </w:pPr>
    </w:p>
    <w:p w14:paraId="7A7DCE2E" w14:textId="08394074" w:rsidR="00DE498F" w:rsidRPr="00CF628D" w:rsidRDefault="00B84C95" w:rsidP="00F34413">
      <w:pPr>
        <w:spacing w:line="360" w:lineRule="auto"/>
        <w:jc w:val="both"/>
        <w:rPr>
          <w:rFonts w:asciiTheme="minorHAnsi" w:eastAsia="Times New Roman" w:hAnsiTheme="minorHAnsi" w:cstheme="majorBidi"/>
          <w:b/>
          <w:bCs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bCs/>
          <w:sz w:val="24"/>
          <w:szCs w:val="24"/>
        </w:rPr>
        <w:t>Affiliations:</w:t>
      </w:r>
    </w:p>
    <w:p w14:paraId="6883C505" w14:textId="5A476246" w:rsidR="00A37596" w:rsidRPr="00CF628D" w:rsidRDefault="00A37596" w:rsidP="00F34413">
      <w:pPr>
        <w:spacing w:line="480" w:lineRule="auto"/>
        <w:jc w:val="both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1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Royal College of Surgeons in Ireland – Medical University of Bahrain, Bahrain</w:t>
      </w:r>
    </w:p>
    <w:p w14:paraId="4747D15D" w14:textId="60F95081" w:rsidR="00FD29F8" w:rsidRPr="00CF628D" w:rsidRDefault="001333F4" w:rsidP="00F34413">
      <w:pPr>
        <w:spacing w:line="480" w:lineRule="auto"/>
        <w:jc w:val="both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2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School of Medicine</w:t>
      </w:r>
      <w:r w:rsidR="006B6A00" w:rsidRPr="00CF628D">
        <w:rPr>
          <w:rFonts w:asciiTheme="minorHAnsi" w:eastAsia="Times New Roman" w:hAnsiTheme="minorHAnsi" w:cstheme="majorBidi"/>
          <w:sz w:val="24"/>
          <w:szCs w:val="24"/>
        </w:rPr>
        <w:t>, Keele University, UK, ST5 5BG</w:t>
      </w:r>
    </w:p>
    <w:p w14:paraId="22E26E6B" w14:textId="57151010" w:rsidR="004C70D4" w:rsidRPr="00CF628D" w:rsidRDefault="00A37596" w:rsidP="00F34413">
      <w:pPr>
        <w:spacing w:line="480" w:lineRule="auto"/>
        <w:jc w:val="both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3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>Department of Gastroenterology, U</w:t>
      </w:r>
      <w:r w:rsidR="004C70D4" w:rsidRPr="00CF628D">
        <w:rPr>
          <w:rFonts w:asciiTheme="minorHAnsi" w:eastAsia="Times New Roman" w:hAnsiTheme="minorHAnsi" w:cstheme="majorBidi"/>
          <w:sz w:val="24"/>
          <w:szCs w:val="24"/>
        </w:rPr>
        <w:t>niversity Hospital of North Midlands (UHNM) NHS Trust</w:t>
      </w:r>
    </w:p>
    <w:p w14:paraId="2027E700" w14:textId="5BCE9FDA" w:rsidR="0094627E" w:rsidRPr="00CF628D" w:rsidRDefault="006B6A00" w:rsidP="00F34413">
      <w:pPr>
        <w:spacing w:line="480" w:lineRule="auto"/>
        <w:jc w:val="both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  <w:vertAlign w:val="superscript"/>
        </w:rPr>
        <w:t>4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Midlands Partnership NHS Foundation Trust, Trust Headquarters, St. George's Hospital, Stafford</w:t>
      </w:r>
    </w:p>
    <w:p w14:paraId="535631AB" w14:textId="35D5A4B2" w:rsidR="00B84C95" w:rsidRPr="00CF628D" w:rsidRDefault="00B84C95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b/>
          <w:sz w:val="24"/>
          <w:szCs w:val="24"/>
        </w:rPr>
        <w:lastRenderedPageBreak/>
        <w:t>*Corresponding author:</w:t>
      </w:r>
      <w:r w:rsidRPr="00CF628D">
        <w:rPr>
          <w:rFonts w:asciiTheme="minorHAnsi" w:hAnsiTheme="minorHAnsi"/>
          <w:sz w:val="24"/>
          <w:szCs w:val="24"/>
        </w:rPr>
        <w:t xml:space="preserve"> </w:t>
      </w:r>
    </w:p>
    <w:p w14:paraId="2CBC5127" w14:textId="002A3844" w:rsidR="00B84C95" w:rsidRPr="00CF628D" w:rsidRDefault="00B84C95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</w:rPr>
        <w:t>James A. Prior, BSc, MSc, PhD</w:t>
      </w:r>
      <w:r w:rsidR="00926DCA" w:rsidRPr="00CF628D">
        <w:rPr>
          <w:rFonts w:asciiTheme="minorHAnsi" w:hAnsiTheme="minorHAnsi"/>
          <w:sz w:val="24"/>
          <w:szCs w:val="24"/>
        </w:rPr>
        <w:t>, FHEA</w:t>
      </w:r>
    </w:p>
    <w:p w14:paraId="4F820B73" w14:textId="4B614E6C" w:rsidR="00B84C95" w:rsidRPr="00CF628D" w:rsidRDefault="00B84C95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  <w:vertAlign w:val="superscript"/>
        </w:rPr>
        <w:t>1</w:t>
      </w:r>
      <w:r w:rsidRPr="00CF628D">
        <w:rPr>
          <w:rFonts w:asciiTheme="minorHAnsi" w:hAnsiTheme="minorHAnsi"/>
          <w:sz w:val="24"/>
          <w:szCs w:val="24"/>
        </w:rPr>
        <w:t xml:space="preserve">School of </w:t>
      </w:r>
      <w:r w:rsidR="001333F4" w:rsidRPr="00CF628D">
        <w:rPr>
          <w:rFonts w:asciiTheme="minorHAnsi" w:hAnsiTheme="minorHAnsi"/>
          <w:sz w:val="24"/>
          <w:szCs w:val="24"/>
        </w:rPr>
        <w:t>Medicine</w:t>
      </w:r>
      <w:r w:rsidRPr="00CF628D">
        <w:rPr>
          <w:rFonts w:asciiTheme="minorHAnsi" w:hAnsiTheme="minorHAnsi"/>
          <w:sz w:val="24"/>
          <w:szCs w:val="24"/>
        </w:rPr>
        <w:t xml:space="preserve">, Keele University, Staffordshire, </w:t>
      </w:r>
    </w:p>
    <w:p w14:paraId="299AAC10" w14:textId="77777777" w:rsidR="001333F4" w:rsidRPr="00CF628D" w:rsidRDefault="00B84C95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</w:rPr>
        <w:t xml:space="preserve">ST5 5BG, United Kingdom, </w:t>
      </w:r>
    </w:p>
    <w:p w14:paraId="7AE2D999" w14:textId="6BC2C208" w:rsidR="001333F4" w:rsidRPr="00CF628D" w:rsidRDefault="00B84C95" w:rsidP="00F34413">
      <w:pPr>
        <w:spacing w:line="480" w:lineRule="auto"/>
        <w:jc w:val="both"/>
        <w:rPr>
          <w:rStyle w:val="Hyperlink"/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</w:rPr>
        <w:t xml:space="preserve">E-mail: </w:t>
      </w:r>
      <w:hyperlink r:id="rId16" w:history="1">
        <w:r w:rsidRPr="00CF628D">
          <w:rPr>
            <w:rStyle w:val="Hyperlink"/>
            <w:rFonts w:asciiTheme="minorHAnsi" w:hAnsiTheme="minorHAnsi"/>
            <w:sz w:val="24"/>
            <w:szCs w:val="24"/>
          </w:rPr>
          <w:t>j.a.prior@keele.ac.uk</w:t>
        </w:r>
      </w:hyperlink>
      <w:r w:rsidRPr="00CF628D">
        <w:rPr>
          <w:rStyle w:val="Hyperlink"/>
          <w:rFonts w:asciiTheme="minorHAnsi" w:hAnsiTheme="minorHAnsi"/>
          <w:sz w:val="24"/>
          <w:szCs w:val="24"/>
        </w:rPr>
        <w:t xml:space="preserve">; </w:t>
      </w:r>
    </w:p>
    <w:p w14:paraId="4D293BD8" w14:textId="6F0A581A" w:rsidR="004A4661" w:rsidRPr="00CF628D" w:rsidRDefault="00B84C95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</w:rPr>
        <w:t>Tel: +44(0)1782 734847</w:t>
      </w:r>
    </w:p>
    <w:p w14:paraId="23B26C14" w14:textId="77777777" w:rsidR="001333F4" w:rsidRPr="00CF628D" w:rsidRDefault="001333F4" w:rsidP="00F34413">
      <w:pPr>
        <w:spacing w:line="480" w:lineRule="auto"/>
        <w:jc w:val="both"/>
        <w:rPr>
          <w:rFonts w:asciiTheme="minorHAnsi" w:hAnsiTheme="minorHAnsi"/>
          <w:sz w:val="24"/>
          <w:szCs w:val="24"/>
        </w:rPr>
      </w:pPr>
    </w:p>
    <w:p w14:paraId="5B8A59D2" w14:textId="45DE5293" w:rsidR="004C70D4" w:rsidRPr="00CF628D" w:rsidRDefault="000216AA" w:rsidP="00F34413">
      <w:pPr>
        <w:spacing w:line="480" w:lineRule="auto"/>
        <w:jc w:val="both"/>
        <w:rPr>
          <w:rFonts w:asciiTheme="minorHAnsi" w:eastAsia="Times New Roman" w:hAnsiTheme="minorHAnsi" w:cstheme="majorBidi"/>
          <w:b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>Word count:</w:t>
      </w:r>
      <w:r w:rsidR="00357C47" w:rsidRPr="00CF628D">
        <w:rPr>
          <w:rFonts w:asciiTheme="minorHAnsi" w:eastAsia="Times New Roman" w:hAnsiTheme="minorHAnsi" w:cstheme="majorBidi"/>
          <w:bCs/>
          <w:sz w:val="24"/>
          <w:szCs w:val="24"/>
        </w:rPr>
        <w:t xml:space="preserve"> 2930</w:t>
      </w:r>
      <w:r w:rsidR="004C70D4" w:rsidRPr="00CF628D">
        <w:rPr>
          <w:rFonts w:asciiTheme="minorHAnsi" w:eastAsia="Times New Roman" w:hAnsiTheme="minorHAnsi" w:cstheme="majorBidi"/>
          <w:b/>
          <w:sz w:val="24"/>
          <w:szCs w:val="24"/>
        </w:rPr>
        <w:br w:type="page"/>
      </w:r>
    </w:p>
    <w:p w14:paraId="304A0705" w14:textId="185FE9FC" w:rsidR="00835135" w:rsidRPr="00CF628D" w:rsidRDefault="00F04D72" w:rsidP="00B051AD">
      <w:pPr>
        <w:spacing w:line="480" w:lineRule="auto"/>
        <w:rPr>
          <w:rFonts w:asciiTheme="minorHAnsi" w:eastAsia="Times New Roman" w:hAnsiTheme="minorHAnsi" w:cstheme="majorBidi"/>
          <w:b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lastRenderedPageBreak/>
        <w:t>Abstract</w:t>
      </w:r>
    </w:p>
    <w:p w14:paraId="4F25116A" w14:textId="4F317631" w:rsidR="003C6CBA" w:rsidRPr="00CF628D" w:rsidRDefault="006746BB" w:rsidP="00B051AD">
      <w:pPr>
        <w:spacing w:line="480" w:lineRule="auto"/>
        <w:rPr>
          <w:rFonts w:asciiTheme="minorHAnsi" w:eastAsia="Times New Roman" w:hAnsiTheme="minorHAnsi" w:cstheme="majorBid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sz w:val="24"/>
          <w:szCs w:val="24"/>
        </w:rPr>
        <w:t>Delay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>s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 xml:space="preserve"> in 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 xml:space="preserve">diagnosing </w:t>
      </w:r>
      <w:r w:rsidR="00750E9E" w:rsidRPr="00CF628D">
        <w:rPr>
          <w:rFonts w:asciiTheme="minorHAnsi" w:eastAsia="Times New Roman" w:hAnsiTheme="minorHAnsi" w:cstheme="majorBidi"/>
          <w:sz w:val="24"/>
          <w:szCs w:val="24"/>
        </w:rPr>
        <w:t xml:space="preserve">paediatric 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Inflammatory Bowel D</w:t>
      </w:r>
      <w:r w:rsidR="003C6CBA" w:rsidRPr="00CF628D">
        <w:rPr>
          <w:rFonts w:asciiTheme="minorHAnsi" w:eastAsia="Times New Roman" w:hAnsiTheme="minorHAnsi" w:cstheme="majorBidi"/>
          <w:sz w:val="24"/>
          <w:szCs w:val="24"/>
        </w:rPr>
        <w:t xml:space="preserve">isease (IBD) </w:t>
      </w:r>
      <w:r w:rsidR="00D81C84" w:rsidRPr="00CF628D">
        <w:rPr>
          <w:rFonts w:asciiTheme="minorHAnsi" w:eastAsia="Times New Roman" w:hAnsiTheme="minorHAnsi" w:cstheme="majorBidi"/>
          <w:sz w:val="24"/>
          <w:szCs w:val="24"/>
        </w:rPr>
        <w:t>are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750E9E" w:rsidRPr="00CF628D">
        <w:rPr>
          <w:rFonts w:asciiTheme="minorHAnsi" w:eastAsia="Times New Roman" w:hAnsiTheme="minorHAnsi" w:cstheme="majorBidi"/>
          <w:sz w:val="24"/>
          <w:szCs w:val="24"/>
        </w:rPr>
        <w:t xml:space="preserve">common, but the extent of this </w:t>
      </w:r>
      <w:r w:rsidR="00223E3F" w:rsidRPr="00CF628D">
        <w:rPr>
          <w:rFonts w:asciiTheme="minorHAnsi" w:eastAsia="Times New Roman" w:hAnsiTheme="minorHAnsi" w:cstheme="majorBidi"/>
          <w:sz w:val="24"/>
          <w:szCs w:val="24"/>
        </w:rPr>
        <w:t>delay remains unclear due to</w:t>
      </w:r>
      <w:r w:rsidR="00750E9E" w:rsidRPr="00CF628D">
        <w:rPr>
          <w:rFonts w:asciiTheme="minorHAnsi" w:eastAsia="Times New Roman" w:hAnsiTheme="minorHAnsi" w:cstheme="majorBidi"/>
          <w:sz w:val="24"/>
          <w:szCs w:val="24"/>
        </w:rPr>
        <w:t xml:space="preserve"> variation</w:t>
      </w:r>
      <w:r w:rsidR="00223E3F" w:rsidRPr="00CF628D">
        <w:rPr>
          <w:rFonts w:asciiTheme="minorHAnsi" w:eastAsia="Times New Roman" w:hAnsiTheme="minorHAnsi" w:cstheme="majorBidi"/>
          <w:sz w:val="24"/>
          <w:szCs w:val="24"/>
        </w:rPr>
        <w:t>s</w:t>
      </w:r>
      <w:r w:rsidR="00750E9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in </w:t>
      </w:r>
      <w:r w:rsidR="00D62F6F" w:rsidRPr="00CF628D">
        <w:rPr>
          <w:rFonts w:asciiTheme="minorHAnsi" w:eastAsia="Times New Roman" w:hAnsiTheme="minorHAnsi" w:cstheme="majorBidi"/>
          <w:sz w:val="24"/>
          <w:szCs w:val="24"/>
        </w:rPr>
        <w:t xml:space="preserve">reported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time-periods </w:t>
      </w:r>
      <w:r w:rsidR="00750E9E" w:rsidRPr="00CF628D">
        <w:rPr>
          <w:rFonts w:asciiTheme="minorHAnsi" w:eastAsia="Times New Roman" w:hAnsiTheme="minorHAnsi" w:cstheme="majorBidi"/>
          <w:sz w:val="24"/>
          <w:szCs w:val="24"/>
        </w:rPr>
        <w:t>between studies.</w:t>
      </w:r>
      <w:r w:rsidR="008749A9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0021C5" w:rsidRPr="00CF628D">
        <w:rPr>
          <w:rFonts w:asciiTheme="minorHAnsi" w:eastAsia="Times New Roman" w:hAnsiTheme="minorHAnsi" w:cstheme="majorBidi"/>
          <w:sz w:val="24"/>
          <w:szCs w:val="24"/>
        </w:rPr>
        <w:t>The o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bjectives </w:t>
      </w:r>
      <w:r w:rsidR="000021C5" w:rsidRPr="00CF628D">
        <w:rPr>
          <w:rFonts w:asciiTheme="minorHAnsi" w:eastAsia="Times New Roman" w:hAnsiTheme="minorHAnsi" w:cstheme="majorBidi"/>
          <w:sz w:val="24"/>
          <w:szCs w:val="24"/>
        </w:rPr>
        <w:t xml:space="preserve">of this systematic review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were </w:t>
      </w:r>
      <w:r w:rsidR="00711EF9" w:rsidRPr="00CF628D">
        <w:rPr>
          <w:rFonts w:asciiTheme="minorHAnsi" w:eastAsia="Times New Roman" w:hAnsiTheme="minorHAnsi" w:cstheme="majorBidi"/>
          <w:sz w:val="24"/>
          <w:szCs w:val="24"/>
        </w:rPr>
        <w:t xml:space="preserve">to </w:t>
      </w:r>
      <w:r w:rsidR="000E65AB" w:rsidRPr="00CF628D">
        <w:rPr>
          <w:rFonts w:asciiTheme="minorHAnsi" w:eastAsia="Times New Roman" w:hAnsiTheme="minorHAnsi" w:cstheme="majorBidi"/>
          <w:sz w:val="24"/>
          <w:szCs w:val="24"/>
        </w:rPr>
        <w:t>examine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the extent of diagnostic delay in </w:t>
      </w:r>
      <w:r w:rsidR="0073334A" w:rsidRPr="00CF628D">
        <w:rPr>
          <w:rFonts w:asciiTheme="minorHAnsi" w:eastAsia="Times New Roman" w:hAnsiTheme="minorHAnsi" w:cstheme="majorBidi"/>
          <w:sz w:val="24"/>
          <w:szCs w:val="24"/>
        </w:rPr>
        <w:t>paediatric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IBD</w:t>
      </w:r>
      <w:r w:rsidR="0005108A" w:rsidRPr="00CF628D">
        <w:rPr>
          <w:rFonts w:asciiTheme="minorHAnsi" w:eastAsia="Times New Roman" w:hAnsiTheme="minorHAnsi" w:cstheme="majorBidi"/>
          <w:sz w:val="24"/>
          <w:szCs w:val="24"/>
        </w:rPr>
        <w:t xml:space="preserve"> and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0E65AB" w:rsidRPr="00CF628D">
        <w:rPr>
          <w:rFonts w:asciiTheme="minorHAnsi" w:eastAsia="Times New Roman" w:hAnsiTheme="minorHAnsi" w:cstheme="majorBidi"/>
          <w:sz w:val="24"/>
          <w:szCs w:val="24"/>
        </w:rPr>
        <w:t>examine any association between specific characteristics and length of diagnostic delay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4E32B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743EC7" w:rsidRPr="00CF628D">
        <w:rPr>
          <w:rFonts w:asciiTheme="minorHAnsi" w:eastAsia="Times New Roman" w:hAnsiTheme="minorHAnsi" w:cstheme="majorBidi"/>
          <w:sz w:val="24"/>
          <w:szCs w:val="24"/>
        </w:rPr>
        <w:t xml:space="preserve">We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identified studies from several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medical bibliographical databases</w:t>
      </w:r>
      <w:r w:rsidR="00CF42AC" w:rsidRPr="00CF628D">
        <w:rPr>
          <w:rFonts w:asciiTheme="minorHAnsi" w:eastAsia="Times New Roman" w:hAnsiTheme="minorHAnsi" w:cstheme="majorBidi"/>
          <w:sz w:val="24"/>
          <w:szCs w:val="24"/>
        </w:rPr>
        <w:t xml:space="preserve"> (EMBASE, Medline and CINAHL)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 from their inception to 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 xml:space="preserve">April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>20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>21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. Studies 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 xml:space="preserve">examining </w:t>
      </w:r>
      <w:r w:rsidR="007E2695" w:rsidRPr="00CF628D">
        <w:rPr>
          <w:rFonts w:asciiTheme="minorHAnsi" w:eastAsia="Times New Roman" w:hAnsiTheme="minorHAnsi" w:cstheme="majorBidi"/>
          <w:sz w:val="24"/>
          <w:szCs w:val="24"/>
        </w:rPr>
        <w:t xml:space="preserve">paediatric 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 xml:space="preserve">cohorts </w:t>
      </w:r>
      <w:r w:rsidR="007E2695" w:rsidRPr="00CF628D">
        <w:rPr>
          <w:rFonts w:asciiTheme="minorHAnsi" w:eastAsia="Times New Roman" w:hAnsiTheme="minorHAnsi" w:cstheme="majorBidi"/>
          <w:sz w:val="24"/>
          <w:szCs w:val="24"/>
        </w:rPr>
        <w:t>(&lt;18 years old)</w:t>
      </w:r>
      <w:r w:rsidR="00683673" w:rsidRPr="00CF628D">
        <w:rPr>
          <w:rFonts w:asciiTheme="minorHAnsi" w:eastAsia="Times New Roman" w:hAnsiTheme="minorHAnsi" w:cstheme="majorBidi"/>
          <w:sz w:val="24"/>
          <w:szCs w:val="24"/>
        </w:rPr>
        <w:t xml:space="preserve"> defined as having </w:t>
      </w:r>
      <w:r w:rsidR="00B33DFC" w:rsidRPr="00CF628D">
        <w:rPr>
          <w:rFonts w:asciiTheme="minorHAnsi" w:eastAsia="Times New Roman" w:hAnsiTheme="minorHAnsi" w:cstheme="majorBidi"/>
          <w:sz w:val="24"/>
          <w:szCs w:val="24"/>
        </w:rPr>
        <w:t xml:space="preserve">a diagnosis of </w:t>
      </w:r>
      <w:r w:rsidR="00683673" w:rsidRPr="00CF628D">
        <w:rPr>
          <w:rFonts w:asciiTheme="minorHAnsi" w:eastAsia="Times New Roman" w:hAnsiTheme="minorHAnsi" w:cstheme="majorBidi"/>
          <w:sz w:val="24"/>
          <w:szCs w:val="24"/>
        </w:rPr>
        <w:t>Crohn’s Disease (CD)</w:t>
      </w:r>
      <w:r w:rsidR="00EA3317" w:rsidRPr="00CF628D">
        <w:rPr>
          <w:rFonts w:asciiTheme="minorHAnsi" w:eastAsia="Times New Roman" w:hAnsiTheme="minorHAnsi" w:cstheme="majorBidi"/>
          <w:sz w:val="24"/>
          <w:szCs w:val="24"/>
        </w:rPr>
        <w:t>,</w:t>
      </w:r>
      <w:r w:rsidR="00683673" w:rsidRPr="00CF628D">
        <w:rPr>
          <w:rFonts w:asciiTheme="minorHAnsi" w:eastAsia="Times New Roman" w:hAnsiTheme="minorHAnsi" w:cstheme="majorBidi"/>
          <w:sz w:val="24"/>
          <w:szCs w:val="24"/>
        </w:rPr>
        <w:t xml:space="preserve"> Ulcerative </w:t>
      </w:r>
      <w:r w:rsidR="004270E7" w:rsidRPr="00CF628D">
        <w:rPr>
          <w:rFonts w:asciiTheme="minorHAnsi" w:eastAsia="Times New Roman" w:hAnsiTheme="minorHAnsi" w:cstheme="majorBidi"/>
          <w:sz w:val="24"/>
          <w:szCs w:val="24"/>
        </w:rPr>
        <w:t>Colitis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>(UC)</w:t>
      </w:r>
      <w:r w:rsidR="00B33DFC" w:rsidRPr="00CF628D">
        <w:rPr>
          <w:rFonts w:asciiTheme="minorHAnsi" w:eastAsia="Times New Roman" w:hAnsiTheme="minorHAnsi" w:cstheme="majorBidi"/>
          <w:sz w:val="24"/>
          <w:szCs w:val="24"/>
        </w:rPr>
        <w:t>, or by the more general definition of IBD,</w:t>
      </w:r>
      <w:r w:rsidR="0094627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>and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>reporting a</w:t>
      </w:r>
      <w:r w:rsidR="00B051AD" w:rsidRPr="00CF628D">
        <w:rPr>
          <w:rFonts w:asciiTheme="minorHAnsi" w:eastAsia="Times New Roman" w:hAnsiTheme="minorHAnsi" w:cstheme="majorBidi"/>
          <w:sz w:val="24"/>
          <w:szCs w:val="24"/>
        </w:rPr>
        <w:t xml:space="preserve"> median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time</w:t>
      </w:r>
      <w:r w:rsidR="00D748F6" w:rsidRPr="00CF628D">
        <w:rPr>
          <w:rFonts w:asciiTheme="minorHAnsi" w:eastAsia="Times New Roman" w:hAnsiTheme="minorHAnsi" w:cstheme="majorBidi"/>
          <w:sz w:val="24"/>
          <w:szCs w:val="24"/>
        </w:rPr>
        <w:t>-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period between the onset of symptoms and a </w:t>
      </w:r>
      <w:r w:rsidR="006B768A" w:rsidRPr="00CF628D">
        <w:rPr>
          <w:rFonts w:asciiTheme="minorHAnsi" w:eastAsia="Times New Roman" w:hAnsiTheme="minorHAnsi" w:cstheme="majorBidi"/>
          <w:sz w:val="24"/>
          <w:szCs w:val="24"/>
        </w:rPr>
        <w:t xml:space="preserve">final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diagnosis </w:t>
      </w:r>
      <w:r w:rsidR="00B72DFA" w:rsidRPr="00CF628D">
        <w:rPr>
          <w:rFonts w:asciiTheme="minorHAnsi" w:eastAsia="Times New Roman" w:hAnsiTheme="minorHAnsi" w:cstheme="majorBidi"/>
          <w:sz w:val="24"/>
          <w:szCs w:val="24"/>
        </w:rPr>
        <w:t>(diagnostic delay)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 were included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 Two reviewers selected 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 xml:space="preserve">each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>stud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>y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, extracted data and assessed </w:t>
      </w:r>
      <w:r w:rsidR="005B1129" w:rsidRPr="00CF628D">
        <w:rPr>
          <w:rFonts w:asciiTheme="minorHAnsi" w:eastAsia="Times New Roman" w:hAnsiTheme="minorHAnsi" w:cstheme="majorBidi"/>
          <w:sz w:val="24"/>
          <w:szCs w:val="24"/>
        </w:rPr>
        <w:t xml:space="preserve">their </w:t>
      </w:r>
      <w:r w:rsidR="002F3A94" w:rsidRPr="00CF628D">
        <w:rPr>
          <w:rFonts w:asciiTheme="minorHAnsi" w:eastAsia="Times New Roman" w:hAnsiTheme="minorHAnsi" w:cstheme="majorBidi"/>
          <w:sz w:val="24"/>
          <w:szCs w:val="24"/>
        </w:rPr>
        <w:t xml:space="preserve">quality </w:t>
      </w:r>
      <w:r w:rsidR="00B051AD" w:rsidRPr="00CF628D">
        <w:rPr>
          <w:rFonts w:asciiTheme="minorHAnsi" w:eastAsia="Times New Roman" w:hAnsiTheme="minorHAnsi" w:cstheme="majorBidi"/>
          <w:sz w:val="24"/>
          <w:szCs w:val="24"/>
        </w:rPr>
        <w:t xml:space="preserve">using the </w:t>
      </w:r>
      <w:r w:rsidR="00E675D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ewcastle-Ottawa scale</w:t>
      </w:r>
      <w:r w:rsidR="009007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EB0FB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Narra</w:t>
      </w:r>
      <w:r w:rsidR="007F2533" w:rsidRPr="00CF628D">
        <w:rPr>
          <w:rFonts w:asciiTheme="minorHAnsi" w:eastAsia="Times New Roman" w:hAnsiTheme="minorHAnsi" w:cstheme="majorBidi"/>
          <w:sz w:val="24"/>
          <w:szCs w:val="24"/>
        </w:rPr>
        <w:t xml:space="preserve">tive </w:t>
      </w:r>
      <w:r w:rsidR="00C537AC" w:rsidRPr="00CF628D">
        <w:rPr>
          <w:rFonts w:asciiTheme="minorHAnsi" w:eastAsia="Times New Roman" w:hAnsiTheme="minorHAnsi" w:cstheme="majorBidi"/>
          <w:sz w:val="24"/>
          <w:szCs w:val="24"/>
        </w:rPr>
        <w:t xml:space="preserve">synthesis </w:t>
      </w:r>
      <w:r w:rsidR="007F2533" w:rsidRPr="00CF628D">
        <w:rPr>
          <w:rFonts w:asciiTheme="minorHAnsi" w:eastAsia="Times New Roman" w:hAnsiTheme="minorHAnsi" w:cstheme="majorBidi"/>
          <w:sz w:val="24"/>
          <w:szCs w:val="24"/>
        </w:rPr>
        <w:t xml:space="preserve">was then used to </w:t>
      </w:r>
      <w:r w:rsidR="00D748F6" w:rsidRPr="00CF628D">
        <w:rPr>
          <w:rFonts w:asciiTheme="minorHAnsi" w:eastAsia="Times New Roman" w:hAnsiTheme="minorHAnsi" w:cstheme="majorBidi"/>
          <w:sz w:val="24"/>
          <w:szCs w:val="24"/>
        </w:rPr>
        <w:t xml:space="preserve">examine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the</w:t>
      </w:r>
      <w:r w:rsidR="00D748F6" w:rsidRPr="00CF628D">
        <w:rPr>
          <w:rFonts w:asciiTheme="minorHAnsi" w:eastAsia="Times New Roman" w:hAnsiTheme="minorHAnsi" w:cstheme="majorBidi"/>
          <w:sz w:val="24"/>
          <w:szCs w:val="24"/>
        </w:rPr>
        <w:t xml:space="preserve"> extent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of</w:t>
      </w:r>
      <w:r w:rsidR="004270E7" w:rsidRPr="00CF628D">
        <w:rPr>
          <w:rFonts w:asciiTheme="minorHAnsi" w:eastAsia="Times New Roman" w:hAnsiTheme="minorHAnsi" w:cstheme="majorBidi"/>
          <w:sz w:val="24"/>
          <w:szCs w:val="24"/>
        </w:rPr>
        <w:t xml:space="preserve"> overall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 xml:space="preserve"> diagnostic delay</w:t>
      </w:r>
      <w:r w:rsidR="004270E7" w:rsidRPr="00CF628D">
        <w:rPr>
          <w:rFonts w:asciiTheme="minorHAnsi" w:eastAsia="Times New Roman" w:hAnsiTheme="minorHAnsi" w:cstheme="majorBidi"/>
          <w:sz w:val="24"/>
          <w:szCs w:val="24"/>
        </w:rPr>
        <w:t xml:space="preserve"> and delay </w:t>
      </w:r>
      <w:r w:rsidR="001061F6" w:rsidRPr="00CF628D">
        <w:rPr>
          <w:rFonts w:asciiTheme="minorHAnsi" w:eastAsia="Times New Roman" w:hAnsiTheme="minorHAnsi" w:cstheme="majorBidi"/>
          <w:sz w:val="24"/>
          <w:szCs w:val="24"/>
        </w:rPr>
        <w:t xml:space="preserve">associated with specific </w:t>
      </w:r>
      <w:r w:rsidR="004270E7" w:rsidRPr="00CF628D">
        <w:rPr>
          <w:rFonts w:asciiTheme="minorHAnsi" w:eastAsia="Times New Roman" w:hAnsiTheme="minorHAnsi" w:cstheme="majorBidi"/>
          <w:sz w:val="24"/>
          <w:szCs w:val="24"/>
        </w:rPr>
        <w:t>sample characteristics</w:t>
      </w:r>
      <w:r w:rsidR="001D791B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4E32B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3C6CBA" w:rsidRPr="00CF628D">
        <w:rPr>
          <w:rFonts w:asciiTheme="minorHAnsi" w:eastAsia="Times New Roman" w:hAnsiTheme="minorHAnsi" w:cstheme="majorBidi"/>
          <w:sz w:val="24"/>
          <w:szCs w:val="24"/>
        </w:rPr>
        <w:t xml:space="preserve">Of the </w:t>
      </w:r>
      <w:r w:rsidR="00EA5640" w:rsidRPr="00CF628D">
        <w:rPr>
          <w:rFonts w:asciiTheme="minorHAnsi" w:hAnsiTheme="minorHAnsi"/>
          <w:sz w:val="24"/>
          <w:szCs w:val="24"/>
        </w:rPr>
        <w:t>10,119</w:t>
      </w:r>
      <w:r w:rsidR="003C6CBA" w:rsidRPr="00CF628D">
        <w:rPr>
          <w:rFonts w:asciiTheme="minorHAnsi" w:hAnsiTheme="minorHAnsi"/>
          <w:sz w:val="24"/>
          <w:szCs w:val="24"/>
        </w:rPr>
        <w:t xml:space="preserve"> studies </w:t>
      </w:r>
      <w:r w:rsidR="005F7ED5" w:rsidRPr="00CF628D">
        <w:rPr>
          <w:rFonts w:asciiTheme="minorHAnsi" w:hAnsiTheme="minorHAnsi"/>
          <w:sz w:val="24"/>
          <w:szCs w:val="24"/>
        </w:rPr>
        <w:t>initially</w:t>
      </w:r>
      <w:r w:rsidR="003C6CBA" w:rsidRPr="00CF628D">
        <w:rPr>
          <w:rFonts w:asciiTheme="minorHAnsi" w:hAnsiTheme="minorHAnsi"/>
          <w:sz w:val="24"/>
          <w:szCs w:val="24"/>
        </w:rPr>
        <w:t xml:space="preserve"> identified, </w:t>
      </w:r>
      <w:r w:rsidR="009837F7" w:rsidRPr="00CF628D">
        <w:rPr>
          <w:rFonts w:asciiTheme="minorHAnsi" w:hAnsiTheme="minorHAnsi"/>
          <w:sz w:val="24"/>
          <w:szCs w:val="24"/>
        </w:rPr>
        <w:t>2</w:t>
      </w:r>
      <w:r w:rsidR="00C262F1" w:rsidRPr="00CF628D">
        <w:rPr>
          <w:rFonts w:asciiTheme="minorHAnsi" w:hAnsiTheme="minorHAnsi"/>
          <w:sz w:val="24"/>
          <w:szCs w:val="24"/>
        </w:rPr>
        <w:t>4</w:t>
      </w:r>
      <w:r w:rsidR="00DE75C5" w:rsidRPr="00CF628D">
        <w:rPr>
          <w:rFonts w:asciiTheme="minorHAnsi" w:eastAsia="Times New Roman" w:hAnsiTheme="minorHAnsi" w:cstheme="majorBidi"/>
          <w:b/>
          <w:sz w:val="24"/>
          <w:szCs w:val="24"/>
        </w:rPr>
        <w:t xml:space="preserve"> </w:t>
      </w:r>
      <w:r w:rsidR="003C6CBA" w:rsidRPr="00CF628D">
        <w:rPr>
          <w:rFonts w:asciiTheme="minorHAnsi" w:eastAsia="Times New Roman" w:hAnsiTheme="minorHAnsi" w:cstheme="majorBidi"/>
          <w:bCs/>
          <w:sz w:val="24"/>
          <w:szCs w:val="24"/>
        </w:rPr>
        <w:t>were included in th</w:t>
      </w:r>
      <w:r w:rsidR="006F7120" w:rsidRPr="00CF628D">
        <w:rPr>
          <w:rFonts w:asciiTheme="minorHAnsi" w:eastAsia="Times New Roman" w:hAnsiTheme="minorHAnsi" w:cstheme="majorBidi"/>
          <w:bCs/>
          <w:sz w:val="24"/>
          <w:szCs w:val="24"/>
        </w:rPr>
        <w:t>e</w:t>
      </w:r>
      <w:r w:rsidR="003C6CBA" w:rsidRPr="00CF628D">
        <w:rPr>
          <w:rFonts w:asciiTheme="minorHAnsi" w:eastAsia="Times New Roman" w:hAnsiTheme="minorHAnsi" w:cstheme="majorBidi"/>
          <w:bCs/>
          <w:sz w:val="24"/>
          <w:szCs w:val="24"/>
        </w:rPr>
        <w:t xml:space="preserve"> </w:t>
      </w:r>
      <w:r w:rsidR="00546815" w:rsidRPr="00CF628D">
        <w:rPr>
          <w:rFonts w:asciiTheme="minorHAnsi" w:eastAsia="Times New Roman" w:hAnsiTheme="minorHAnsi" w:cstheme="majorBidi"/>
          <w:bCs/>
          <w:sz w:val="24"/>
          <w:szCs w:val="24"/>
        </w:rPr>
        <w:t>review.</w:t>
      </w:r>
      <w:r w:rsidR="006B768A" w:rsidRPr="00CF628D">
        <w:rPr>
          <w:rFonts w:asciiTheme="minorHAnsi" w:eastAsia="Times New Roman" w:hAnsiTheme="minorHAnsi" w:cstheme="majorBidi"/>
          <w:bCs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sz w:val="24"/>
          <w:szCs w:val="24"/>
        </w:rPr>
        <w:t>The overall median diagnostic delay range</w:t>
      </w:r>
      <w:r w:rsidR="002D0934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E37086" w:rsidRPr="00CF628D">
        <w:rPr>
          <w:rFonts w:asciiTheme="minorHAnsi" w:eastAsia="Times New Roman" w:hAnsiTheme="minorHAnsi" w:cstheme="majorBidi"/>
          <w:sz w:val="24"/>
          <w:szCs w:val="24"/>
        </w:rPr>
        <w:t>was</w:t>
      </w:r>
      <w:r w:rsidR="002D0934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9837F7" w:rsidRPr="00CF628D">
        <w:rPr>
          <w:rFonts w:asciiTheme="minorHAnsi" w:eastAsia="Times New Roman" w:hAnsiTheme="minorHAnsi" w:cstheme="majorBidi"/>
          <w:sz w:val="24"/>
          <w:szCs w:val="24"/>
        </w:rPr>
        <w:t>2</w:t>
      </w:r>
      <w:r w:rsidR="002D0934" w:rsidRPr="00CF628D">
        <w:rPr>
          <w:rFonts w:asciiTheme="minorHAnsi" w:eastAsia="Times New Roman" w:hAnsiTheme="minorHAnsi" w:cstheme="majorBidi"/>
          <w:sz w:val="24"/>
          <w:szCs w:val="24"/>
        </w:rPr>
        <w:t>-</w:t>
      </w:r>
      <w:r w:rsidR="004348DE" w:rsidRPr="00CF628D">
        <w:rPr>
          <w:rFonts w:asciiTheme="minorHAnsi" w:eastAsia="Times New Roman" w:hAnsiTheme="minorHAnsi" w:cstheme="majorBidi"/>
          <w:sz w:val="24"/>
          <w:szCs w:val="24"/>
        </w:rPr>
        <w:t>10.</w:t>
      </w:r>
      <w:r w:rsidR="00DC5721" w:rsidRPr="00CF628D">
        <w:rPr>
          <w:rFonts w:asciiTheme="minorHAnsi" w:eastAsia="Times New Roman" w:hAnsiTheme="minorHAnsi" w:cstheme="majorBidi"/>
          <w:sz w:val="24"/>
          <w:szCs w:val="24"/>
        </w:rPr>
        <w:t>4</w:t>
      </w:r>
      <w:r w:rsidR="002D0934" w:rsidRPr="00CF628D">
        <w:rPr>
          <w:rFonts w:asciiTheme="minorHAnsi" w:eastAsia="Times New Roman" w:hAnsiTheme="minorHAnsi" w:cstheme="majorBidi"/>
          <w:sz w:val="24"/>
          <w:szCs w:val="24"/>
        </w:rPr>
        <w:t xml:space="preserve"> months</w:t>
      </w:r>
      <w:r w:rsidR="00B84E32" w:rsidRPr="00CF628D">
        <w:rPr>
          <w:rFonts w:asciiTheme="minorHAnsi" w:eastAsia="Times New Roman" w:hAnsiTheme="minorHAnsi" w:cstheme="majorBidi"/>
          <w:sz w:val="24"/>
          <w:szCs w:val="24"/>
        </w:rPr>
        <w:t xml:space="preserve"> for IBD</w:t>
      </w:r>
      <w:r w:rsidR="00DC5721" w:rsidRPr="00CF628D">
        <w:rPr>
          <w:rFonts w:asciiTheme="minorHAnsi" w:eastAsia="Times New Roman" w:hAnsiTheme="minorHAnsi" w:cstheme="majorBidi"/>
          <w:sz w:val="24"/>
          <w:szCs w:val="24"/>
        </w:rPr>
        <w:t>,</w:t>
      </w:r>
      <w:r w:rsidR="00D46A07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F23379" w:rsidRPr="00CF628D">
        <w:rPr>
          <w:rFonts w:asciiTheme="minorHAnsi" w:eastAsia="Times New Roman" w:hAnsiTheme="minorHAnsi" w:cstheme="majorBidi"/>
          <w:sz w:val="24"/>
          <w:szCs w:val="24"/>
        </w:rPr>
        <w:t xml:space="preserve">2.0-18.0 months for UC and </w:t>
      </w:r>
      <w:r w:rsidR="00C262F1" w:rsidRPr="00CF628D">
        <w:rPr>
          <w:rFonts w:asciiTheme="minorHAnsi" w:eastAsia="Times New Roman" w:hAnsiTheme="minorHAnsi" w:cstheme="majorBidi"/>
          <w:sz w:val="24"/>
          <w:szCs w:val="24"/>
        </w:rPr>
        <w:t>4.0</w:t>
      </w:r>
      <w:r w:rsidR="00E37086" w:rsidRPr="00CF628D">
        <w:rPr>
          <w:rFonts w:asciiTheme="minorHAnsi" w:eastAsia="Times New Roman" w:hAnsiTheme="minorHAnsi" w:cstheme="majorBidi"/>
          <w:sz w:val="24"/>
          <w:szCs w:val="24"/>
        </w:rPr>
        <w:t>-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>2</w:t>
      </w:r>
      <w:r w:rsidR="009837F7" w:rsidRPr="00CF628D">
        <w:rPr>
          <w:rFonts w:asciiTheme="minorHAnsi" w:eastAsia="Times New Roman" w:hAnsiTheme="minorHAnsi" w:cstheme="majorBidi"/>
          <w:sz w:val="24"/>
          <w:szCs w:val="24"/>
        </w:rPr>
        <w:t>4</w:t>
      </w:r>
      <w:r w:rsidR="00DE75C5" w:rsidRPr="00CF628D">
        <w:rPr>
          <w:rFonts w:asciiTheme="minorHAnsi" w:eastAsia="Times New Roman" w:hAnsiTheme="minorHAnsi" w:cstheme="majorBidi"/>
          <w:sz w:val="24"/>
          <w:szCs w:val="24"/>
        </w:rPr>
        <w:t>.0</w:t>
      </w:r>
      <w:r w:rsidR="00E37086" w:rsidRPr="00CF628D">
        <w:rPr>
          <w:rFonts w:asciiTheme="minorHAnsi" w:eastAsia="Times New Roman" w:hAnsiTheme="minorHAnsi" w:cstheme="majorBidi"/>
          <w:sz w:val="24"/>
          <w:szCs w:val="24"/>
        </w:rPr>
        <w:t xml:space="preserve"> months for CD</w:t>
      </w:r>
      <w:r w:rsidR="002D0934" w:rsidRPr="00CF628D">
        <w:rPr>
          <w:rFonts w:asciiTheme="minorHAnsi" w:eastAsia="Times New Roman" w:hAnsiTheme="minorHAnsi" w:cstheme="majorBidi"/>
          <w:sz w:val="24"/>
          <w:szCs w:val="24"/>
        </w:rPr>
        <w:t xml:space="preserve">. </w:t>
      </w:r>
      <w:r w:rsidR="00AD4BBA" w:rsidRPr="00CF628D">
        <w:rPr>
          <w:rFonts w:asciiTheme="minorHAnsi" w:eastAsia="Times New Roman" w:hAnsiTheme="minorHAnsi" w:cstheme="majorBidi"/>
          <w:sz w:val="24"/>
          <w:szCs w:val="24"/>
        </w:rPr>
        <w:t xml:space="preserve">However, </w:t>
      </w:r>
      <w:r w:rsidR="00AF553F" w:rsidRPr="00CF628D">
        <w:rPr>
          <w:rFonts w:asciiTheme="minorHAnsi" w:eastAsia="Times New Roman" w:hAnsiTheme="minorHAnsi" w:cstheme="majorBidi"/>
          <w:sz w:val="24"/>
          <w:szCs w:val="24"/>
        </w:rPr>
        <w:t xml:space="preserve">for </w:t>
      </w:r>
      <w:r w:rsidR="00C262F1" w:rsidRPr="00CF628D">
        <w:rPr>
          <w:rFonts w:asciiTheme="minorHAnsi" w:eastAsia="Times New Roman" w:hAnsiTheme="minorHAnsi" w:cstheme="majorBidi"/>
          <w:sz w:val="24"/>
          <w:szCs w:val="24"/>
        </w:rPr>
        <w:t>approximately</w:t>
      </w:r>
      <w:r w:rsidR="00AF553F" w:rsidRPr="00CF628D">
        <w:rPr>
          <w:rFonts w:asciiTheme="minorHAnsi" w:eastAsia="Times New Roman" w:hAnsiTheme="minorHAnsi" w:cstheme="majorBidi"/>
          <w:sz w:val="24"/>
          <w:szCs w:val="24"/>
        </w:rPr>
        <w:t xml:space="preserve"> two thirds </w:t>
      </w:r>
      <w:r w:rsidR="00AD4BBA" w:rsidRPr="00CF628D">
        <w:rPr>
          <w:rFonts w:asciiTheme="minorHAnsi" w:eastAsia="Times New Roman" w:hAnsiTheme="minorHAnsi" w:cstheme="majorBidi"/>
          <w:sz w:val="24"/>
          <w:szCs w:val="24"/>
        </w:rPr>
        <w:t xml:space="preserve">of </w:t>
      </w:r>
      <w:r w:rsidR="008736FD" w:rsidRPr="00CF628D">
        <w:rPr>
          <w:rFonts w:asciiTheme="minorHAnsi" w:eastAsia="Times New Roman" w:hAnsiTheme="minorHAnsi" w:cstheme="majorBidi"/>
          <w:sz w:val="24"/>
          <w:szCs w:val="24"/>
        </w:rPr>
        <w:t>UC</w:t>
      </w:r>
      <w:r w:rsidR="00F23379" w:rsidRPr="00CF628D">
        <w:rPr>
          <w:rFonts w:asciiTheme="minorHAnsi" w:eastAsia="Times New Roman" w:hAnsiTheme="minorHAnsi" w:cstheme="majorBidi"/>
          <w:sz w:val="24"/>
          <w:szCs w:val="24"/>
        </w:rPr>
        <w:t xml:space="preserve"> (68.8%)</w:t>
      </w:r>
      <w:r w:rsidR="00842E56" w:rsidRPr="00CF628D">
        <w:rPr>
          <w:rFonts w:asciiTheme="minorHAnsi" w:eastAsia="Times New Roman" w:hAnsiTheme="minorHAnsi" w:cstheme="majorBidi"/>
          <w:sz w:val="24"/>
          <w:szCs w:val="24"/>
        </w:rPr>
        <w:t xml:space="preserve"> and CD</w:t>
      </w:r>
      <w:r w:rsidR="007D0481" w:rsidRPr="00CF628D">
        <w:rPr>
          <w:rFonts w:asciiTheme="minorHAnsi" w:eastAsia="Times New Roman" w:hAnsiTheme="minorHAnsi" w:cstheme="majorBidi"/>
          <w:sz w:val="24"/>
          <w:szCs w:val="24"/>
        </w:rPr>
        <w:t xml:space="preserve"> (66.7%) </w:t>
      </w:r>
      <w:r w:rsidR="00AD4BBA" w:rsidRPr="00CF628D">
        <w:rPr>
          <w:rFonts w:asciiTheme="minorHAnsi" w:eastAsia="Times New Roman" w:hAnsiTheme="minorHAnsi" w:cstheme="majorBidi"/>
          <w:sz w:val="24"/>
          <w:szCs w:val="24"/>
        </w:rPr>
        <w:t xml:space="preserve">studies, delay ranged from </w:t>
      </w:r>
      <w:r w:rsidR="008736FD" w:rsidRPr="00CF628D">
        <w:rPr>
          <w:rFonts w:asciiTheme="minorHAnsi" w:eastAsia="Times New Roman" w:hAnsiTheme="minorHAnsi" w:cstheme="majorBidi"/>
          <w:sz w:val="24"/>
          <w:szCs w:val="24"/>
        </w:rPr>
        <w:t>2.0-</w:t>
      </w:r>
      <w:r w:rsidR="00AF553F" w:rsidRPr="00CF628D">
        <w:rPr>
          <w:rFonts w:asciiTheme="minorHAnsi" w:eastAsia="Times New Roman" w:hAnsiTheme="minorHAnsi" w:cstheme="majorBidi"/>
          <w:sz w:val="24"/>
          <w:szCs w:val="24"/>
        </w:rPr>
        <w:t>3</w:t>
      </w:r>
      <w:r w:rsidR="008736FD" w:rsidRPr="00CF628D">
        <w:rPr>
          <w:rFonts w:asciiTheme="minorHAnsi" w:eastAsia="Times New Roman" w:hAnsiTheme="minorHAnsi" w:cstheme="majorBidi"/>
          <w:sz w:val="24"/>
          <w:szCs w:val="24"/>
        </w:rPr>
        <w:t>.0</w:t>
      </w:r>
      <w:r w:rsidR="00B051AD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AD4BBA" w:rsidRPr="00CF628D">
        <w:rPr>
          <w:rFonts w:asciiTheme="minorHAnsi" w:eastAsia="Times New Roman" w:hAnsiTheme="minorHAnsi" w:cstheme="majorBidi"/>
          <w:sz w:val="24"/>
          <w:szCs w:val="24"/>
        </w:rPr>
        <w:t xml:space="preserve">and </w:t>
      </w:r>
      <w:r w:rsidR="008C1813" w:rsidRPr="00CF628D">
        <w:rPr>
          <w:rFonts w:asciiTheme="minorHAnsi" w:eastAsia="Times New Roman" w:hAnsiTheme="minorHAnsi" w:cstheme="majorBidi"/>
          <w:sz w:val="24"/>
          <w:szCs w:val="24"/>
        </w:rPr>
        <w:t>4</w:t>
      </w:r>
      <w:r w:rsidR="00C611DF" w:rsidRPr="00CF628D">
        <w:rPr>
          <w:rFonts w:asciiTheme="minorHAnsi" w:eastAsia="Times New Roman" w:hAnsiTheme="minorHAnsi" w:cstheme="majorBidi"/>
          <w:sz w:val="24"/>
          <w:szCs w:val="24"/>
        </w:rPr>
        <w:t>.0</w:t>
      </w:r>
      <w:r w:rsidR="008736FD" w:rsidRPr="00CF628D">
        <w:rPr>
          <w:rFonts w:asciiTheme="minorHAnsi" w:eastAsia="Times New Roman" w:hAnsiTheme="minorHAnsi" w:cstheme="majorBidi"/>
          <w:sz w:val="24"/>
          <w:szCs w:val="24"/>
        </w:rPr>
        <w:t>-</w:t>
      </w:r>
      <w:r w:rsidR="00C262F1" w:rsidRPr="00CF628D">
        <w:rPr>
          <w:rFonts w:asciiTheme="minorHAnsi" w:eastAsia="Times New Roman" w:hAnsiTheme="minorHAnsi" w:cstheme="majorBidi"/>
          <w:sz w:val="24"/>
          <w:szCs w:val="24"/>
        </w:rPr>
        <w:t>6</w:t>
      </w:r>
      <w:r w:rsidR="008C1813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5737EF" w:rsidRPr="00CF628D">
        <w:rPr>
          <w:rFonts w:asciiTheme="minorHAnsi" w:eastAsia="Times New Roman" w:hAnsiTheme="minorHAnsi" w:cstheme="majorBidi"/>
          <w:sz w:val="24"/>
          <w:szCs w:val="24"/>
        </w:rPr>
        <w:t>3</w:t>
      </w:r>
      <w:r w:rsidR="008736FD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842E56" w:rsidRPr="00CF628D">
        <w:rPr>
          <w:rFonts w:asciiTheme="minorHAnsi" w:eastAsia="Times New Roman" w:hAnsiTheme="minorHAnsi" w:cstheme="majorBidi"/>
          <w:sz w:val="24"/>
          <w:szCs w:val="24"/>
        </w:rPr>
        <w:t>months</w:t>
      </w:r>
      <w:r w:rsidR="00AF553F" w:rsidRPr="00CF628D">
        <w:rPr>
          <w:rFonts w:asciiTheme="minorHAnsi" w:eastAsia="Times New Roman" w:hAnsiTheme="minorHAnsi" w:cstheme="majorBidi"/>
          <w:sz w:val="24"/>
          <w:szCs w:val="24"/>
        </w:rPr>
        <w:t xml:space="preserve"> respectively</w:t>
      </w:r>
      <w:r w:rsidR="00AD4BBA" w:rsidRPr="00CF628D">
        <w:rPr>
          <w:rFonts w:asciiTheme="minorHAnsi" w:eastAsia="Times New Roman" w:hAnsiTheme="minorHAnsi" w:cstheme="majorBidi"/>
          <w:sz w:val="24"/>
          <w:szCs w:val="24"/>
        </w:rPr>
        <w:t xml:space="preserve">. </w:t>
      </w:r>
      <w:r w:rsidR="00766A03" w:rsidRPr="00CF628D">
        <w:rPr>
          <w:rFonts w:asciiTheme="minorHAnsi" w:eastAsia="Times New Roman" w:hAnsiTheme="minorHAnsi" w:cstheme="majorBidi"/>
          <w:sz w:val="24"/>
          <w:szCs w:val="24"/>
        </w:rPr>
        <w:t xml:space="preserve">A </w:t>
      </w:r>
      <w:r w:rsidR="008833F8" w:rsidRPr="00CF628D">
        <w:rPr>
          <w:rFonts w:asciiTheme="minorHAnsi" w:eastAsia="Times New Roman" w:hAnsiTheme="minorHAnsi" w:cstheme="majorBidi"/>
          <w:sz w:val="24"/>
          <w:szCs w:val="24"/>
        </w:rPr>
        <w:t>longer</w:t>
      </w:r>
      <w:r w:rsidR="003C5C2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521581" w:rsidRPr="00CF628D">
        <w:rPr>
          <w:rFonts w:asciiTheme="minorHAnsi" w:eastAsia="Times New Roman" w:hAnsiTheme="minorHAnsi" w:cstheme="majorBidi"/>
          <w:sz w:val="24"/>
          <w:szCs w:val="24"/>
        </w:rPr>
        <w:t>delay</w:t>
      </w:r>
      <w:r w:rsidR="003C5C2E" w:rsidRPr="00CF628D">
        <w:rPr>
          <w:rFonts w:asciiTheme="minorHAnsi" w:eastAsia="Times New Roman" w:hAnsiTheme="minorHAnsi" w:cstheme="majorBidi"/>
          <w:sz w:val="24"/>
          <w:szCs w:val="24"/>
        </w:rPr>
        <w:t xml:space="preserve"> was significantly associated </w:t>
      </w:r>
      <w:r w:rsidR="00102B3E" w:rsidRPr="00CF628D">
        <w:rPr>
          <w:rFonts w:asciiTheme="minorHAnsi" w:eastAsia="Times New Roman" w:hAnsiTheme="minorHAnsi" w:cstheme="majorBidi"/>
          <w:sz w:val="24"/>
          <w:szCs w:val="24"/>
        </w:rPr>
        <w:t>with</w:t>
      </w:r>
      <w:r w:rsidR="005E2BDC" w:rsidRPr="00CF628D">
        <w:rPr>
          <w:rFonts w:asciiTheme="minorHAnsi" w:eastAsia="Times New Roman" w:hAnsiTheme="minorHAnsi" w:cstheme="majorBidi"/>
          <w:sz w:val="24"/>
          <w:szCs w:val="24"/>
        </w:rPr>
        <w:t xml:space="preserve"> several sample </w:t>
      </w:r>
      <w:r w:rsidR="00B20E35" w:rsidRPr="00CF628D">
        <w:rPr>
          <w:rFonts w:asciiTheme="minorHAnsi" w:eastAsia="Times New Roman" w:hAnsiTheme="minorHAnsi" w:cstheme="majorBidi"/>
          <w:sz w:val="24"/>
          <w:szCs w:val="24"/>
        </w:rPr>
        <w:t>characteristics</w:t>
      </w:r>
      <w:r w:rsidR="00DC5721" w:rsidRPr="00CF628D">
        <w:rPr>
          <w:rFonts w:asciiTheme="minorHAnsi" w:eastAsia="Times New Roman" w:hAnsiTheme="minorHAnsi" w:cstheme="majorBidi"/>
          <w:sz w:val="24"/>
          <w:szCs w:val="24"/>
        </w:rPr>
        <w:t>; however,</w:t>
      </w:r>
      <w:r w:rsidR="00B20E35" w:rsidRPr="00CF628D">
        <w:rPr>
          <w:rFonts w:asciiTheme="minorHAnsi" w:eastAsia="Times New Roman" w:hAnsiTheme="minorHAnsi" w:cstheme="majorBidi"/>
          <w:sz w:val="24"/>
          <w:szCs w:val="24"/>
        </w:rPr>
        <w:t xml:space="preserve"> these</w:t>
      </w:r>
      <w:r w:rsidR="00102B3E" w:rsidRPr="00CF628D">
        <w:rPr>
          <w:rFonts w:asciiTheme="minorHAnsi" w:eastAsia="Times New Roman" w:hAnsiTheme="minorHAnsi" w:cstheme="majorBidi"/>
          <w:sz w:val="24"/>
          <w:szCs w:val="24"/>
        </w:rPr>
        <w:t xml:space="preserve"> were too infrequently examined to draw robust conclusion</w:t>
      </w:r>
      <w:r w:rsidR="001061F6" w:rsidRPr="00CF628D">
        <w:rPr>
          <w:rFonts w:asciiTheme="minorHAnsi" w:eastAsia="Times New Roman" w:hAnsiTheme="minorHAnsi" w:cstheme="majorBidi"/>
          <w:sz w:val="24"/>
          <w:szCs w:val="24"/>
        </w:rPr>
        <w:t xml:space="preserve"> on their role</w:t>
      </w:r>
      <w:r w:rsidR="00102B3E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4E32BE" w:rsidRPr="00CF628D">
        <w:rPr>
          <w:rFonts w:asciiTheme="minorHAnsi" w:eastAsia="Times New Roman" w:hAnsiTheme="minorHAnsi" w:cstheme="majorBidi"/>
          <w:sz w:val="24"/>
          <w:szCs w:val="24"/>
        </w:rPr>
        <w:t xml:space="preserve"> </w:t>
      </w:r>
      <w:r w:rsidR="003C6CB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hildren continue to wait several months for a final diagnosis of IBD, and those with </w:t>
      </w:r>
      <w:r w:rsidR="006B768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D</w:t>
      </w:r>
      <w:r w:rsidR="003C6CB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xperience longer delay than those with </w:t>
      </w:r>
      <w:r w:rsidR="006B768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C</w:t>
      </w:r>
      <w:r w:rsidR="00D6720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046DB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6720C" w:rsidRPr="00CF628D">
        <w:rPr>
          <w:rFonts w:asciiTheme="minorHAnsi" w:eastAsia="Times New Roman" w:hAnsiTheme="minorHAnsi" w:cstheme="majorBidi"/>
          <w:sz w:val="24"/>
          <w:szCs w:val="24"/>
        </w:rPr>
        <w:t>T</w:t>
      </w:r>
      <w:r w:rsidR="00046DB1" w:rsidRPr="00CF628D">
        <w:rPr>
          <w:rFonts w:asciiTheme="minorHAnsi" w:eastAsia="Times New Roman" w:hAnsiTheme="minorHAnsi" w:cstheme="majorBidi"/>
          <w:sz w:val="24"/>
          <w:szCs w:val="24"/>
        </w:rPr>
        <w:t xml:space="preserve">he role of specific characteristics on delay </w:t>
      </w:r>
      <w:r w:rsidR="00A80DA9" w:rsidRPr="00CF628D">
        <w:rPr>
          <w:rFonts w:asciiTheme="minorHAnsi" w:eastAsia="Times New Roman" w:hAnsiTheme="minorHAnsi" w:cstheme="majorBidi"/>
          <w:sz w:val="24"/>
          <w:szCs w:val="24"/>
        </w:rPr>
        <w:t>needs further exploration</w:t>
      </w:r>
      <w:r w:rsidR="00A303B1" w:rsidRPr="00CF628D">
        <w:rPr>
          <w:rFonts w:asciiTheme="minorHAnsi" w:eastAsia="Times New Roman" w:hAnsiTheme="minorHAnsi" w:cstheme="majorBidi"/>
          <w:sz w:val="24"/>
          <w:szCs w:val="24"/>
        </w:rPr>
        <w:t>.</w:t>
      </w:r>
      <w:r w:rsidR="003C6CBA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</w:t>
      </w:r>
    </w:p>
    <w:p w14:paraId="5F62D18D" w14:textId="77777777" w:rsidR="001C7C8B" w:rsidRPr="00CF628D" w:rsidRDefault="001C7C8B" w:rsidP="00B051AD">
      <w:pPr>
        <w:spacing w:line="480" w:lineRule="auto"/>
        <w:rPr>
          <w:rFonts w:asciiTheme="minorHAnsi" w:eastAsia="Times New Roman" w:hAnsiTheme="minorHAnsi" w:cstheme="majorBidi"/>
          <w:b/>
          <w:sz w:val="24"/>
          <w:szCs w:val="24"/>
        </w:rPr>
      </w:pPr>
    </w:p>
    <w:p w14:paraId="117B45B8" w14:textId="7A245877" w:rsidR="00DA1188" w:rsidRPr="00CF628D" w:rsidRDefault="00DA1188" w:rsidP="00B051AD">
      <w:pPr>
        <w:spacing w:line="480" w:lineRule="auto"/>
        <w:rPr>
          <w:rFonts w:asciiTheme="minorHAnsi" w:eastAsia="Times New Roman" w:hAnsiTheme="minorHAnsi" w:cstheme="majorBidi"/>
          <w:b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t xml:space="preserve">Keywords: </w:t>
      </w:r>
      <w:r w:rsidRPr="00CF628D">
        <w:rPr>
          <w:rFonts w:asciiTheme="minorHAnsi" w:eastAsia="Times New Roman" w:hAnsiTheme="minorHAnsi" w:cstheme="majorBidi"/>
          <w:sz w:val="24"/>
          <w:szCs w:val="24"/>
        </w:rPr>
        <w:t>Diagnostic Delay, Inflammatory Bowel Disease, Crohn’s Disease, Ulcerative Colitis, Paediatric</w:t>
      </w:r>
    </w:p>
    <w:p w14:paraId="6EEEF4E6" w14:textId="64B07AEB" w:rsidR="00E45C4F" w:rsidRPr="00CF628D" w:rsidRDefault="00E45C4F" w:rsidP="00B051AD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sz w:val="24"/>
          <w:szCs w:val="24"/>
        </w:rPr>
        <w:lastRenderedPageBreak/>
        <w:t>Introduction</w:t>
      </w:r>
    </w:p>
    <w:p w14:paraId="7C03CCF7" w14:textId="637F57E9" w:rsidR="00F24294" w:rsidRPr="00CF628D" w:rsidRDefault="0094627E" w:rsidP="003E00ED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worldwide incidence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f </w:t>
      </w:r>
      <w:r w:rsidR="00EE23B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flammatory bowel disease (IBD)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s </w:t>
      </w:r>
      <w:r w:rsidR="00DA4CB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creasing</w:t>
      </w:r>
      <w:r w:rsidR="00625D5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643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articularly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 the paediatric population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305A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E305A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Rosen&lt;/Author&gt;&lt;Year&gt;2015&lt;/Year&gt;&lt;RecNum&gt;14128&lt;/RecNum&gt;&lt;DisplayText&gt;[1]&lt;/DisplayText&gt;&lt;record&gt;&lt;rec-number&gt;14128&lt;/rec-number&gt;&lt;foreign-keys&gt;&lt;key app="EN" db-id="peews9wt9002s7ettslp9z29vvrpxzaeddd2" timestamp="1640006742"&gt;14128&lt;/key&gt;&lt;/foreign-keys&gt;&lt;ref-type name="Journal Article"&gt;17&lt;/ref-type&gt;&lt;contributors&gt;&lt;authors&gt;&lt;author&gt;Rosen, M. J.&lt;/author&gt;&lt;author&gt;Dhawan, A.&lt;/author&gt;&lt;author&gt;Saeed, S. A.&lt;/author&gt;&lt;/authors&gt;&lt;/contributors&gt;&lt;auth-address&gt;Schubert-Martin Inflammatory Bowel Disease Center, Cincinnati Children&amp;apos;s Hospital Medical Center, Cincinnati, Ohio2Division of Gastroenterology, Hepatology, and Nutrition, Cincinnati Children&amp;apos;s Hospital Medical Center, Cincinnati, Ohio.&lt;/auth-address&gt;&lt;titles&gt;&lt;title&gt;Inflammatory Bowel Disease in Children and Adolescents&lt;/title&gt;&lt;secondary-title&gt;JAMA Pediatr&lt;/secondary-title&gt;&lt;/titles&gt;&lt;periodical&gt;&lt;full-title&gt;JAMA Pediatr&lt;/full-title&gt;&lt;/periodical&gt;&lt;pages&gt;1053-60&lt;/pages&gt;&lt;volume&gt;169&lt;/volume&gt;&lt;number&gt;11&lt;/number&gt;&lt;edition&gt;2015/09/29&lt;/edition&gt;&lt;keywords&gt;&lt;keyword&gt;Adolescent&lt;/keyword&gt;&lt;keyword&gt;Child&lt;/keyword&gt;&lt;keyword&gt;Humans&lt;/keyword&gt;&lt;keyword&gt;Inflammatory Bowel Diseases/*diagnosis/physiopathology/therapy&lt;/keyword&gt;&lt;/keywords&gt;&lt;dates&gt;&lt;year&gt;2015&lt;/year&gt;&lt;pub-dates&gt;&lt;date&gt;Nov&lt;/date&gt;&lt;/pub-dates&gt;&lt;/dates&gt;&lt;isbn&gt;2168-6211 (Electronic)&amp;#xD;2168-6203 (Linking)&lt;/isbn&gt;&lt;accession-num&gt;26414706&lt;/accession-num&gt;&lt;urls&gt;&lt;related-urls&gt;&lt;url&gt;https://www.ncbi.nlm.nih.gov/pubmed/26414706&lt;/url&gt;&lt;/related-urls&gt;&lt;/urls&gt;&lt;custom2&gt;PMC4702263&lt;/custom2&gt;&lt;electronic-resource-num&gt;10.1001/jamapediatrics.2015.1982&lt;/electronic-resource-num&gt;&lt;/record&gt;&lt;/Cite&gt;&lt;/EndNote&gt;</w:instrText>
      </w:r>
      <w:r w:rsidR="00E305A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E305AF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1]</w:t>
      </w:r>
      <w:r w:rsidR="00E305A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E2BD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E2BD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lthough the aetiology </w:t>
      </w:r>
      <w:r w:rsidR="005E2BD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f IBD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mains incompletely understood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zXTwvRGlzcGxheVRleHQ+PHJl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</w:fldData>
        </w:fldChar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zXTwvRGlzcGxheVRleHQ+PHJl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</w:fldData>
        </w:fldChar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1611F7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, 3]</w: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E2BDC" w:rsidRPr="00CF628D">
        <w:rPr>
          <w:rFonts w:asciiTheme="minorHAnsi" w:eastAsia="Times New Roman" w:hAnsiTheme="minorHAnsi"/>
          <w:sz w:val="24"/>
          <w:szCs w:val="24"/>
        </w:rPr>
        <w:t>,</w:t>
      </w:r>
      <w:r w:rsidR="009304AA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5E2BD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e most common presenting symptoms are chronic diarrhoea, rectal bleeding, weight loss and abdominal pain</w:t>
      </w:r>
      <w:r w:rsidR="00DE2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lthough an individual’s presentation can be pleomorphic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LCA1XTwvRGlzcGxheVRleHQ+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</w:fldData>
        </w:fldChar>
      </w:r>
      <w:r w:rsidR="00E704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E704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LCA1XTwvRGlzcGxheVRleHQ+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</w:fldData>
        </w:fldChar>
      </w:r>
      <w:r w:rsidR="00E704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E704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E704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E70460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, 4, 5]</w:t>
      </w:r>
      <w:r w:rsidR="001611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986B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CC76A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BC0D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ch symptoms</w:t>
      </w:r>
      <w:r w:rsidR="00232A9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re often insidious, </w:t>
      </w:r>
      <w:r w:rsidR="002305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on-specific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common to other paediatric digestive disorders</w:t>
      </w:r>
      <w:r w:rsidR="00DE2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</w:t>
      </w:r>
      <w:r w:rsidR="00DE2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s such,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BD may not be readily included in the differential diagnosis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3E00ED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6]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0E5B87" w:rsidRPr="00CF628D">
        <w:rPr>
          <w:rFonts w:asciiTheme="minorHAnsi" w:eastAsia="Times New Roman" w:hAnsiTheme="minorHAnsi"/>
          <w:sz w:val="24"/>
          <w:szCs w:val="24"/>
        </w:rPr>
        <w:t>.</w:t>
      </w:r>
      <w:r w:rsidR="00BC0D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urthermore,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hildren may present with non-classical signs of IBD</w:t>
      </w:r>
      <w:r w:rsidR="00EC6DB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uch as mild abdominal discomfort, lethargy, tiredness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elayed </w:t>
      </w:r>
      <w:r w:rsidR="002305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uberty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d growth failure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lthough the latter is more common in CD than UC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3XTwvRGlzcGxheVRleHQ+PHJl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</w:fldData>
        </w:fldCha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3XTwvRGlzcGxheVRleHQ+PHJl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</w:fldData>
        </w:fldCha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3E00ED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, 7]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93F56" w:rsidRPr="00CF628D">
        <w:rPr>
          <w:rFonts w:asciiTheme="minorHAnsi" w:eastAsia="Times New Roman" w:hAnsiTheme="minorHAnsi"/>
          <w:sz w:val="24"/>
          <w:szCs w:val="24"/>
        </w:rPr>
        <w:t>.</w:t>
      </w:r>
      <w:r w:rsidR="007F4A6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xtraintestinal manifestations (EIM) are also </w:t>
      </w:r>
      <w:r w:rsidR="00A62B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ommon,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these can affect multipl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ystems including </w:t>
      </w:r>
      <w:r w:rsidR="00012AD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skin, 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yes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the </w:t>
      </w:r>
      <w:r w:rsidR="00C436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usculoskeletal system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YsIDgtMTBdPC9EaXNwbGF5VGV4dD48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</w:fldData>
        </w:fldChar>
      </w:r>
      <w:r w:rsidR="00BF15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BF15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YsIDgtMTBdPC9EaXNwbGF5VGV4dD48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</w:fldData>
        </w:fldChar>
      </w:r>
      <w:r w:rsidR="00BF15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BF15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BF15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BF15F3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6, 8-10]</w:t>
      </w:r>
      <w:r w:rsidR="003E00E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E706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CC2A6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hich can further confound the diagnosis. </w:t>
      </w:r>
      <w:r w:rsidR="00012AD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s such, d</w:t>
      </w:r>
      <w:r w:rsidR="005461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agnostic delay</w:t>
      </w:r>
      <w:r w:rsidR="00012AD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the time-period between the onset of symptom</w:t>
      </w:r>
      <w:r w:rsidR="00B16EA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</w:t>
      </w:r>
      <w:r w:rsidR="00765FF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B16EA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012AD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the patient receiving a diagnosis) is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not uncommon in paediatric 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opulation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</w:p>
    <w:p w14:paraId="598094C9" w14:textId="77777777" w:rsidR="00F24294" w:rsidRPr="00CF628D" w:rsidRDefault="00F24294" w:rsidP="00DC747C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0611F23F" w14:textId="0AEC3B18" w:rsidR="005A535D" w:rsidRPr="00CF628D" w:rsidRDefault="0094627E" w:rsidP="00DC747C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iagnostic delay may </w:t>
      </w:r>
      <w:r w:rsidR="00A2723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lso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ccur for a multitude of</w:t>
      </w:r>
      <w:r w:rsidR="00A2723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ther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asons, including but not limited</w:t>
      </w:r>
      <w:r w:rsidR="00272DA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o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A8342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atient (delay in healthcare seeking), </w:t>
      </w:r>
      <w:r w:rsidR="00247D0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ealthcare professional (lack of appreciation of the diagnosis and system factors</w:t>
      </w:r>
      <w:r w:rsidR="000E28D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 and institutional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C622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actors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delays in review and investigation in secondary care)</w:t>
      </w:r>
      <w:r w:rsidR="00A2723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all of which have been reported in other rheumatological conditions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such as rheumatoid arthritis and giant cell arteritis </w: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dGFjazwvQXV0aG9yPjxZZWFyPjIwMTk8L1llYXI+PFJl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</w:fldData>
        </w:fldChar>
      </w:r>
      <w:r w:rsidR="000A1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0A1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dGFjazwvQXV0aG9yPjxZZWFyPjIwMTk8L1llYXI+PFJl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</w:fldData>
        </w:fldChar>
      </w:r>
      <w:r w:rsidR="000A1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0A1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0A1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DC747C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11, 12]</w: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63D3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480A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305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ported d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agnostic delay </w:t>
      </w:r>
      <w:r w:rsidR="0021572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varies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rom </w:t>
      </w:r>
      <w:r w:rsidR="00012AD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ne 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opulation to another and 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 better understanding of delay in children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adolescents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s important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</w:t>
      </w:r>
      <w:r w:rsidR="00DC572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C572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elay in</w:t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reatment is associated with deleterious health outcomes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ksIDEzXTwvRGlzcGxheVRleHQ+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</w:fldData>
        </w:fldChar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ksIDEzXTwvRGlzcGxheVRleHQ+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</w:fldData>
        </w:fldChar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DC747C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8, 9, 13]</w:t>
      </w:r>
      <w:r w:rsidR="00DC74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0F584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</w:p>
    <w:p w14:paraId="6D548EE3" w14:textId="77777777" w:rsidR="009071E6" w:rsidRPr="00CF628D" w:rsidRDefault="009071E6" w:rsidP="00F34413">
      <w:pPr>
        <w:spacing w:line="480" w:lineRule="auto"/>
        <w:jc w:val="both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328D55BC" w14:textId="4CD04112" w:rsidR="002511CA" w:rsidRPr="00CF628D" w:rsidRDefault="000F584C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>The aim of this</w:t>
      </w:r>
      <w:r w:rsidR="0087154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57C4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ystematic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view was 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o </w:t>
      </w:r>
      <w:r w:rsidR="009462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rovide 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sight </w:t>
      </w:r>
      <w:r w:rsidR="003E0DE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</w:t>
      </w:r>
      <w:r w:rsidR="004C0A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o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</w:t>
      </w:r>
      <w:r w:rsidR="00B625F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xtent 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f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iagnostic 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elay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IBD, CD </w:t>
      </w:r>
      <w:r w:rsidR="00F813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d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UC</w:t>
      </w:r>
      <w:r w:rsidR="00B157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 children and adolescents under the age of 18,</w:t>
      </w:r>
      <w:r w:rsidR="00A95E3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F0E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d </w:t>
      </w:r>
      <w:r w:rsidR="009A3AB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o examine </w:t>
      </w:r>
      <w:r w:rsidR="00CF0E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hether any specific sample characteristics are associated with</w:t>
      </w:r>
      <w:r w:rsidR="00B96A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uch </w:t>
      </w:r>
      <w:r w:rsidR="00B16EA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elay</w:t>
      </w:r>
      <w:r w:rsidR="000279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CC76A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</w:p>
    <w:p w14:paraId="475209A3" w14:textId="77777777" w:rsidR="0023051B" w:rsidRPr="00CF628D" w:rsidRDefault="0023051B" w:rsidP="008D67FE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</w:p>
    <w:p w14:paraId="29A50DA7" w14:textId="68FCDA5D" w:rsidR="00DE498F" w:rsidRPr="00CF628D" w:rsidRDefault="00F04D72" w:rsidP="008D67FE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Methods</w:t>
      </w:r>
    </w:p>
    <w:p w14:paraId="79E02B35" w14:textId="71E26ED3" w:rsidR="00A2650F" w:rsidRPr="00CF628D" w:rsidRDefault="00F04D72" w:rsidP="008D67FE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 systematic review of the literature and a narrative </w:t>
      </w:r>
      <w:r w:rsidR="00B909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ynthesi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the </w:t>
      </w:r>
      <w:r w:rsidR="00A425A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xtracted data </w:t>
      </w:r>
      <w:r w:rsidR="00B909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as undertaken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 A search of medical bibliographical databases</w:t>
      </w:r>
      <w:r w:rsidR="006864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EMBASE, MEDLINE, and CINAHL) from their inception to </w:t>
      </w:r>
      <w:r w:rsidR="00A62B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pril 2021</w:t>
      </w:r>
      <w:r w:rsidR="006864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dentified </w:t>
      </w:r>
      <w:r w:rsidR="0044348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tudies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ontaining data on the </w:t>
      </w:r>
      <w:r w:rsidR="002F147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median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ime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-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eriods between the onset of 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BD</w:t>
      </w:r>
      <w:r w:rsidR="009C181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CD or UC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ymptoms and a </w:t>
      </w:r>
      <w:r w:rsidR="009C181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inal respectiv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agnosis.</w:t>
      </w:r>
      <w:r w:rsidR="00FF56C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Narrative </w:t>
      </w:r>
      <w:r w:rsidR="00B909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ynthesi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as then used to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xamine the </w:t>
      </w:r>
      <w:r w:rsidR="00A425A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verall 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xtent of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agnostic delay</w:t>
      </w:r>
      <w:r w:rsidR="005C709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report any specific sample characteristics related to the delay </w:t>
      </w:r>
      <w:r w:rsidR="00A425A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xperienced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44CD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referred Reporting Items for Systematic Reviews and Meta-Analyses (PRISMA) guidelines were followed during the completion of this systematic review and the protocol was logged with PROSPERO (Registration number: CRD42018108886).</w:t>
      </w:r>
    </w:p>
    <w:p w14:paraId="0C76A3AA" w14:textId="77777777" w:rsidR="002B2F05" w:rsidRPr="00CF628D" w:rsidRDefault="002B2F05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0199A43B" w14:textId="65E01483" w:rsidR="007C2A35" w:rsidRPr="00CF628D" w:rsidRDefault="00F25DB5" w:rsidP="008D67FE">
      <w:pPr>
        <w:spacing w:line="480" w:lineRule="auto"/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Search</w:t>
      </w:r>
      <w:r w:rsidR="00E07E06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 xml:space="preserve"> criteria </w:t>
      </w:r>
    </w:p>
    <w:p w14:paraId="1EABB1D1" w14:textId="74A1FD27" w:rsidR="007D5076" w:rsidRPr="00CF628D" w:rsidRDefault="007C2A35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is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view included</w:t>
      </w:r>
      <w:r w:rsidR="00C945B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tudies</w:t>
      </w:r>
      <w:r w:rsidR="0007765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57C4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ith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F0CE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)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C56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 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aediatric </w:t>
      </w:r>
      <w:r w:rsidR="00302DD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ample</w:t>
      </w:r>
      <w:r w:rsidR="009462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333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&lt;18</w:t>
      </w:r>
      <w:r w:rsidR="00E57E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years old</w:t>
      </w:r>
      <w:r w:rsidR="00C333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) 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ith IBD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CD and/or UC</w:t>
      </w:r>
      <w:r w:rsidR="00F25DB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2623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F0CE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)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 reported time</w:t>
      </w:r>
      <w:r w:rsidR="005476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-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eriod of diagnostic delay.</w:t>
      </w:r>
      <w:r w:rsidR="00903F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rticles with com</w:t>
      </w:r>
      <w:r w:rsidR="0076348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b</w:t>
      </w:r>
      <w:r w:rsidR="00903F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ed p</w:t>
      </w:r>
      <w:r w:rsidR="00A62B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="00903F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diatric and adult data were not included.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70EE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rticles were included regardless of the language they were written in </w:t>
      </w:r>
      <w:r w:rsidR="0077799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f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y meet the </w:t>
      </w:r>
      <w:r w:rsidR="009462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fore</w:t>
      </w:r>
      <w:r w:rsidR="00E07E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mentioned inclusion criteria. </w:t>
      </w:r>
      <w:r w:rsidR="00302DD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f </w:t>
      </w:r>
      <w:r w:rsidR="00C770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y studies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had used </w:t>
      </w:r>
      <w:r w:rsidR="00C770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ata from</w:t>
      </w:r>
      <w:r w:rsidR="003832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 overlapping 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ime-period</w:t>
      </w:r>
      <w:r w:rsidR="00C770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thin the same dataset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the</w:t>
      </w:r>
      <w:r w:rsidR="00C770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 the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tudy </w:t>
      </w:r>
      <w:r w:rsidR="00E058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th the </w:t>
      </w:r>
      <w:r w:rsidR="002120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largest sample 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as </w:t>
      </w:r>
      <w:r w:rsidR="007250F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cluded</w:t>
      </w:r>
      <w:r w:rsidR="007C306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 the review</w:t>
      </w:r>
      <w:r w:rsidR="002120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0258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84E9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E3BB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is review excluded studies</w:t>
      </w:r>
      <w:r w:rsidR="00F846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: 1) </w:t>
      </w:r>
      <w:r w:rsidR="007C4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th </w:t>
      </w:r>
      <w:r w:rsidR="00F846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 adult 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ample </w:t>
      </w:r>
      <w:r w:rsidR="00F846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&gt;18 years old)</w:t>
      </w:r>
      <w:r w:rsidR="007C4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2) without data for diagnostic delay</w:t>
      </w:r>
      <w:r w:rsidR="003832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3) which reported average data as </w:t>
      </w:r>
      <w:r w:rsidR="008D67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 </w:t>
      </w:r>
      <w:r w:rsidR="003832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ean, rather than median</w:t>
      </w:r>
      <w:r w:rsidR="007C4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</w:t>
      </w:r>
      <w:r w:rsidR="003832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4</w:t>
      </w:r>
      <w:r w:rsidR="007C4D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2E3BB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02DD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ose </w:t>
      </w:r>
      <w:r w:rsidR="005B6D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at 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used </w:t>
      </w:r>
      <w:r w:rsidR="00284E9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ase-series 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r </w:t>
      </w:r>
      <w:r w:rsidR="00284E9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ase-report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esign</w:t>
      </w:r>
      <w:r w:rsidR="00284E9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7E433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</w:p>
    <w:p w14:paraId="305F7514" w14:textId="0574F2AE" w:rsidR="003C2B37" w:rsidRPr="00CF628D" w:rsidRDefault="00204E02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 xml:space="preserve"> 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 total number of </w:t>
      </w:r>
      <w:r w:rsidR="007333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aediatric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ere initially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dentified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y a single reviewer (</w:t>
      </w:r>
      <w:r w:rsidR="002F147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hared by 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C</w:t>
      </w:r>
      <w:r w:rsidR="002F147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&amp; </w:t>
      </w:r>
      <w:r w:rsidR="00C770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JAP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, who removed duplicate titles and then excluded studies based on title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view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D67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t least two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viewers (SM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A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&amp; CAH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) 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n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dependently screened the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for inclusion </w:t>
      </w:r>
      <w:r w:rsidR="00DD12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based on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bstract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ntent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Disagreements were resolved by consultation with the principal investigator (JAP). Once an agreement on which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to include was reached, those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 were then reviewed in full.</w:t>
      </w:r>
      <w:r w:rsidR="007333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reference list of each included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y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as checked for additional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 of relevance by the principal investigator (JAP).</w:t>
      </w:r>
      <w:r w:rsidR="004B546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D67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ree</w:t>
      </w:r>
      <w:r w:rsidR="004B546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viewers (SM</w:t>
      </w:r>
      <w:r w:rsidR="002F00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1792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B546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A</w:t>
      </w:r>
      <w:r w:rsidR="002F00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&amp; JAP</w:t>
      </w:r>
      <w:r w:rsidR="004B546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 assessed the quality of the final studies using a modified version of the Newcastle-Ottawa quality assessment scale</w:t>
      </w:r>
      <w:r w:rsidR="008D67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</w:p>
    <w:p w14:paraId="2EBDE348" w14:textId="77777777" w:rsidR="00345300" w:rsidRPr="00CF628D" w:rsidRDefault="00345300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35BD7EBB" w14:textId="6D48D494" w:rsidR="00DE498F" w:rsidRPr="00CF628D" w:rsidRDefault="00F04D72" w:rsidP="008D67FE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>Data extraction</w:t>
      </w:r>
    </w:p>
    <w:p w14:paraId="0EC178B7" w14:textId="2DABBD29" w:rsidR="00280236" w:rsidRPr="00CF628D" w:rsidRDefault="00F04D72" w:rsidP="008D67FE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 data w</w:t>
      </w:r>
      <w:r w:rsidR="00EC424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re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xtracted from relevant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by 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t least 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wo reviewers (</w:t>
      </w:r>
      <w:r w:rsidR="005612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hared amongst EC, LB, 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M &amp; A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)</w:t>
      </w:r>
      <w:r w:rsidR="009D1A5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th f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al analysis</w:t>
      </w:r>
      <w:r w:rsidR="009A4E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nducted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y 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 and</w:t>
      </w:r>
      <w:r w:rsidR="00BB012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D5D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JA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. The primary outcome of interest was the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verage</w:t>
      </w:r>
      <w:r w:rsidR="003378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ime-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eriod between the onset of symptoms </w:t>
      </w:r>
      <w:r w:rsidR="002661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lating to a final CD, UC or a general IBD diagnosi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A353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here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ata </w:t>
      </w:r>
      <w:r w:rsidR="003D56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ere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ported in two formats</w:t>
      </w:r>
      <w:r w:rsidR="000F3C3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central 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endency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mean or median</w:t>
      </w:r>
      <w:r w:rsidR="00A353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median data was utilised for the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urposes of this review. Diagnostic delay data is typically positively skewed, with the majority of delay 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ata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eing found towards the </w:t>
      </w:r>
      <w:r w:rsidR="00A353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horter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nd of the range of delay and a minimal number of patients experiencing extreme</w:t>
      </w:r>
      <w:r w:rsidR="00A353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ly long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eriods of delay.  Therefore, the appropriate statistical approach </w:t>
      </w:r>
      <w:r w:rsidR="003378F6" w:rsidRPr="00CF628D">
        <w:rPr>
          <w:rFonts w:asciiTheme="minorHAnsi" w:eastAsia="Times New Roman" w:hAnsiTheme="minorHAnsi"/>
          <w:sz w:val="24"/>
          <w:szCs w:val="24"/>
        </w:rPr>
        <w:t xml:space="preserve">is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o use median values, as the use of mean data will </w:t>
      </w:r>
      <w:r w:rsidR="00972BB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otentially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sult in an over-estimation of average diagnostic delay</w:t>
      </w:r>
      <w:r w:rsidR="00A353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577E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hile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edian</w:t>
      </w:r>
      <w:r w:rsidR="00F577E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values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fer a more accurate representation of the </w:t>
      </w:r>
      <w:r w:rsidR="00972BB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verage sample </w:t>
      </w:r>
      <w:r w:rsidR="007603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ata</w:t>
      </w:r>
      <w:r w:rsidR="008D67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95F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495F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Sykes&lt;/Author&gt;&lt;Year&gt;2015&lt;/Year&gt;&lt;RecNum&gt;3199&lt;/RecNum&gt;&lt;DisplayText&gt;[14]&lt;/DisplayText&gt;&lt;record&gt;&lt;rec-number&gt;3199&lt;/rec-number&gt;&lt;foreign-keys&gt;&lt;key app="EN" db-id="peews9wt9002s7ettslp9z29vvrpxzaeddd2" timestamp="1626087003"&gt;3199&lt;/key&gt;&lt;/foreign-keys&gt;&lt;ref-type name="Journal Article"&gt;17&lt;/ref-type&gt;&lt;contributors&gt;&lt;authors&gt;&lt;author&gt;Sykes, M. P.&lt;/author&gt;&lt;author&gt;Doll, H.&lt;/author&gt;&lt;author&gt;Sengupta, R.&lt;/author&gt;&lt;author&gt;Gaffney, K.&lt;/author&gt;&lt;/authors&gt;&lt;/contributors&gt;&lt;auth-address&gt;Rheumatology, Norfolk &amp;amp; Norwich University Hospitals NHS Foundation Trust, Norwich, mark.sykes@nnuh.nhs.uk.&amp;#xD;Oxford Outcomes, ICON Commercialisation and Outcomes, Oxford and.&amp;#xD;Rheumatology, Royal National Hospital for Rheumatic Diseases NHS Foundation Trust, Bath, UK.&amp;#xD;Rheumatology, Norfolk &amp;amp; Norwich University Hospitals NHS Foundation Trust, Norwich.&lt;/auth-address&gt;&lt;titles&gt;&lt;title&gt;Delay to diagnosis in axial spondyloarthritis: are we improving in the UK?&lt;/title&gt;&lt;secondary-title&gt;Rheumatology (Oxford)&lt;/secondary-title&gt;&lt;/titles&gt;&lt;periodical&gt;&lt;full-title&gt;Rheumatology (Oxford)&lt;/full-title&gt;&lt;/periodical&gt;&lt;pages&gt;2283-4&lt;/pages&gt;&lt;volume&gt;54&lt;/volume&gt;&lt;number&gt;12&lt;/number&gt;&lt;edition&gt;2015/08/19&lt;/edition&gt;&lt;keywords&gt;&lt;keyword&gt;Adolescent&lt;/keyword&gt;&lt;keyword&gt;Adult&lt;/keyword&gt;&lt;keyword&gt;Aged&lt;/keyword&gt;&lt;keyword&gt;Child&lt;/keyword&gt;&lt;keyword&gt;Delayed Diagnosis&lt;/keyword&gt;&lt;keyword&gt;England&lt;/keyword&gt;&lt;keyword&gt;Humans&lt;/keyword&gt;&lt;keyword&gt;Middle Aged&lt;/keyword&gt;&lt;keyword&gt;Quality Improvement&lt;/keyword&gt;&lt;keyword&gt;Spondylarthritis/*diagnosis&lt;/keyword&gt;&lt;keyword&gt;Young Adult&lt;/keyword&gt;&lt;/keywords&gt;&lt;dates&gt;&lt;year&gt;2015&lt;/year&gt;&lt;pub-dates&gt;&lt;date&gt;Dec&lt;/date&gt;&lt;/pub-dates&gt;&lt;/dates&gt;&lt;isbn&gt;1462-0324&lt;/isbn&gt;&lt;accession-num&gt;26283680&lt;/accession-num&gt;&lt;urls&gt;&lt;/urls&gt;&lt;electronic-resource-num&gt;10.1093/rheumatology/kev288&lt;/electronic-resource-num&gt;&lt;remote-database-provider&gt;NLM&lt;/remote-database-provider&gt;&lt;language&gt;eng&lt;/language&gt;&lt;/record&gt;&lt;/Cite&gt;&lt;/EndNote&gt;</w:instrText>
      </w:r>
      <w:r w:rsidR="00495F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495F05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14]</w:t>
      </w:r>
      <w:r w:rsidR="00495F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AF08F0" w:rsidRPr="00CF628D">
        <w:rPr>
          <w:rFonts w:asciiTheme="minorHAnsi" w:eastAsia="Times New Roman" w:hAnsiTheme="minorHAnsi"/>
          <w:sz w:val="24"/>
          <w:szCs w:val="24"/>
        </w:rPr>
        <w:t xml:space="preserve">. </w:t>
      </w:r>
      <w:r w:rsidR="00AF08F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 reported t</w:t>
      </w:r>
      <w:r w:rsidR="003378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 primary outcome 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by months of delay, therefore, where delay was reported as the median number of weeks or years</w:t>
      </w:r>
      <w:r w:rsidR="003378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t was converted to months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</w:t>
      </w:r>
      <w:r w:rsidR="00924AA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onths = Years * 12</w:t>
      </w:r>
      <w:r w:rsidR="009D1A5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;</w:t>
      </w:r>
      <w:r w:rsidR="00924AA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r Months = Weeks/4.345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3378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</w:p>
    <w:p w14:paraId="765A1F9F" w14:textId="15907095" w:rsidR="009A168E" w:rsidRPr="00CF628D" w:rsidRDefault="003378F6" w:rsidP="008D67FE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 xml:space="preserve">Results of the studies </w:t>
      </w:r>
      <w:r w:rsidR="00370AE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cluded in th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view were compiled into a narrative synthesis.</w:t>
      </w:r>
      <w:r w:rsidR="00474D0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75B4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62BE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 addition to the primary outcome of diagnostic delay, o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r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xtracted</w:t>
      </w:r>
      <w:r w:rsidR="00B73B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ata included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: the lead author’s name; year of publication; study design and country of study; the period of time during which patients were sampled from medical records; the age</w:t>
      </w:r>
      <w:r w:rsidR="0027084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ange of patients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2644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atients’</w:t>
      </w:r>
      <w:r w:rsidR="00C80AD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x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;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ize of the sample; the key symptoms and method of IBD diagnosis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authors</w:t>
      </w:r>
      <w:r w:rsidR="007C0B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’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efinition of delay</w:t>
      </w:r>
      <w:r w:rsidR="009D1A5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levant section</w:t>
      </w:r>
      <w:r w:rsidR="001072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</w:t>
      </w:r>
      <w:r w:rsidR="00E5776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on-English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anguage </w:t>
      </w:r>
      <w:r w:rsidR="00634B7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 were translated into English and</w:t>
      </w:r>
      <w:r w:rsidR="0080522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E400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required </w:t>
      </w:r>
      <w:r w:rsidR="00F04D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ata extracted.  </w:t>
      </w:r>
    </w:p>
    <w:p w14:paraId="65B312FA" w14:textId="77777777" w:rsidR="00972BBE" w:rsidRPr="00CF628D" w:rsidRDefault="00972BBE" w:rsidP="008D67FE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</w:p>
    <w:p w14:paraId="201F0B81" w14:textId="6BA64BB3" w:rsidR="00DE498F" w:rsidRPr="00CF628D" w:rsidRDefault="00F04D72" w:rsidP="00131803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Results</w:t>
      </w:r>
    </w:p>
    <w:p w14:paraId="04B1D4CD" w14:textId="28B46826" w:rsidR="00966DDF" w:rsidRPr="00CF628D" w:rsidRDefault="00966DDF" w:rsidP="00131803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 xml:space="preserve">Search results </w:t>
      </w:r>
    </w:p>
    <w:p w14:paraId="499CF52F" w14:textId="72B5F949" w:rsidR="00570257" w:rsidRPr="00CF628D" w:rsidRDefault="00B97CC1" w:rsidP="00131803">
      <w:pPr>
        <w:spacing w:line="480" w:lineRule="auto"/>
        <w:rPr>
          <w:rFonts w:asciiTheme="minorHAnsi" w:hAnsiTheme="minorHAnsi"/>
          <w:sz w:val="24"/>
          <w:szCs w:val="24"/>
        </w:rPr>
      </w:pPr>
      <w:r w:rsidRPr="00CF628D">
        <w:rPr>
          <w:rFonts w:asciiTheme="minorHAnsi" w:hAnsiTheme="minorHAnsi"/>
          <w:sz w:val="24"/>
          <w:szCs w:val="24"/>
        </w:rPr>
        <w:t xml:space="preserve">A total of </w:t>
      </w:r>
      <w:r w:rsidR="00BE6E7E" w:rsidRPr="00CF628D">
        <w:rPr>
          <w:rFonts w:asciiTheme="minorHAnsi" w:hAnsiTheme="minorHAnsi"/>
          <w:sz w:val="24"/>
          <w:szCs w:val="24"/>
        </w:rPr>
        <w:t>10,119</w:t>
      </w:r>
      <w:r w:rsidR="002C76E7" w:rsidRPr="00CF628D">
        <w:rPr>
          <w:rFonts w:asciiTheme="minorHAnsi" w:hAnsiTheme="minorHAnsi"/>
          <w:sz w:val="24"/>
          <w:szCs w:val="24"/>
        </w:rPr>
        <w:t xml:space="preserve"> </w:t>
      </w:r>
      <w:r w:rsidR="003249A0" w:rsidRPr="00CF628D">
        <w:rPr>
          <w:rFonts w:asciiTheme="minorHAnsi" w:hAnsiTheme="minorHAnsi"/>
          <w:sz w:val="24"/>
          <w:szCs w:val="24"/>
        </w:rPr>
        <w:t xml:space="preserve">studies </w:t>
      </w:r>
      <w:r w:rsidR="002C76E7" w:rsidRPr="00CF628D">
        <w:rPr>
          <w:rFonts w:asciiTheme="minorHAnsi" w:hAnsiTheme="minorHAnsi"/>
          <w:sz w:val="24"/>
          <w:szCs w:val="24"/>
        </w:rPr>
        <w:t xml:space="preserve">were </w:t>
      </w:r>
      <w:r w:rsidR="00BE6E7E" w:rsidRPr="00CF628D">
        <w:rPr>
          <w:rFonts w:asciiTheme="minorHAnsi" w:hAnsiTheme="minorHAnsi"/>
          <w:sz w:val="24"/>
          <w:szCs w:val="24"/>
        </w:rPr>
        <w:t xml:space="preserve">initially </w:t>
      </w:r>
      <w:r w:rsidR="002C76E7" w:rsidRPr="00CF628D">
        <w:rPr>
          <w:rFonts w:asciiTheme="minorHAnsi" w:hAnsiTheme="minorHAnsi"/>
          <w:sz w:val="24"/>
          <w:szCs w:val="24"/>
        </w:rPr>
        <w:t>identified</w:t>
      </w:r>
      <w:r w:rsidR="001864DB" w:rsidRPr="00CF628D">
        <w:rPr>
          <w:rFonts w:asciiTheme="minorHAnsi" w:hAnsiTheme="minorHAnsi"/>
          <w:sz w:val="24"/>
          <w:szCs w:val="24"/>
        </w:rPr>
        <w:t>.</w:t>
      </w:r>
      <w:r w:rsidR="003D5832" w:rsidRPr="00CF628D">
        <w:rPr>
          <w:rFonts w:asciiTheme="minorHAnsi" w:hAnsiTheme="minorHAnsi"/>
          <w:sz w:val="24"/>
          <w:szCs w:val="24"/>
        </w:rPr>
        <w:t xml:space="preserve"> </w:t>
      </w:r>
      <w:r w:rsidR="002C76E7" w:rsidRPr="00CF628D">
        <w:rPr>
          <w:rFonts w:asciiTheme="minorHAnsi" w:hAnsiTheme="minorHAnsi"/>
          <w:sz w:val="24"/>
          <w:szCs w:val="24"/>
        </w:rPr>
        <w:t xml:space="preserve">Following the exclusion of </w:t>
      </w:r>
      <w:r w:rsidR="00BE6E7E" w:rsidRPr="00CF628D">
        <w:rPr>
          <w:rFonts w:asciiTheme="minorHAnsi" w:hAnsiTheme="minorHAnsi"/>
          <w:sz w:val="24"/>
          <w:szCs w:val="24"/>
        </w:rPr>
        <w:t>6746</w:t>
      </w:r>
      <w:r w:rsidR="002C76E7" w:rsidRPr="00CF628D">
        <w:rPr>
          <w:rFonts w:asciiTheme="minorHAnsi" w:hAnsiTheme="minorHAnsi"/>
          <w:sz w:val="24"/>
          <w:szCs w:val="24"/>
        </w:rPr>
        <w:t xml:space="preserve"> </w:t>
      </w:r>
      <w:r w:rsidR="00F72125" w:rsidRPr="00CF628D">
        <w:rPr>
          <w:rFonts w:asciiTheme="minorHAnsi" w:hAnsiTheme="minorHAnsi"/>
          <w:sz w:val="24"/>
          <w:szCs w:val="24"/>
        </w:rPr>
        <w:t>studies</w:t>
      </w:r>
      <w:r w:rsidR="002C76E7" w:rsidRPr="00CF628D">
        <w:rPr>
          <w:rFonts w:asciiTheme="minorHAnsi" w:hAnsiTheme="minorHAnsi"/>
          <w:sz w:val="24"/>
          <w:szCs w:val="24"/>
        </w:rPr>
        <w:t xml:space="preserve"> based upon title</w:t>
      </w:r>
      <w:r w:rsidR="003D5832" w:rsidRPr="00CF628D">
        <w:rPr>
          <w:rFonts w:asciiTheme="minorHAnsi" w:hAnsiTheme="minorHAnsi"/>
          <w:sz w:val="24"/>
          <w:szCs w:val="24"/>
        </w:rPr>
        <w:t xml:space="preserve"> review</w:t>
      </w:r>
      <w:r w:rsidR="00BE6E7E" w:rsidRPr="00CF628D">
        <w:rPr>
          <w:rFonts w:asciiTheme="minorHAnsi" w:hAnsiTheme="minorHAnsi"/>
          <w:sz w:val="24"/>
          <w:szCs w:val="24"/>
        </w:rPr>
        <w:t xml:space="preserve"> and removal of duplicates</w:t>
      </w:r>
      <w:r w:rsidR="002C76E7" w:rsidRPr="00CF628D">
        <w:rPr>
          <w:rFonts w:asciiTheme="minorHAnsi" w:hAnsiTheme="minorHAnsi"/>
          <w:sz w:val="24"/>
          <w:szCs w:val="24"/>
        </w:rPr>
        <w:t xml:space="preserve">, </w:t>
      </w:r>
      <w:r w:rsidR="005612E6" w:rsidRPr="00CF628D">
        <w:rPr>
          <w:rFonts w:asciiTheme="minorHAnsi" w:hAnsiTheme="minorHAnsi"/>
          <w:sz w:val="24"/>
          <w:szCs w:val="24"/>
        </w:rPr>
        <w:t>3373</w:t>
      </w:r>
      <w:r w:rsidR="002C76E7" w:rsidRPr="00CF628D">
        <w:rPr>
          <w:rFonts w:asciiTheme="minorHAnsi" w:hAnsiTheme="minorHAnsi"/>
          <w:sz w:val="24"/>
          <w:szCs w:val="24"/>
        </w:rPr>
        <w:t xml:space="preserve"> underwent abstract review. </w:t>
      </w:r>
      <w:r w:rsidR="00551205" w:rsidRPr="00CF628D">
        <w:rPr>
          <w:rFonts w:asciiTheme="minorHAnsi" w:hAnsiTheme="minorHAnsi"/>
          <w:sz w:val="24"/>
          <w:szCs w:val="24"/>
        </w:rPr>
        <w:t xml:space="preserve">Of the </w:t>
      </w:r>
      <w:r w:rsidR="005612E6" w:rsidRPr="00CF628D">
        <w:rPr>
          <w:rFonts w:asciiTheme="minorHAnsi" w:hAnsiTheme="minorHAnsi"/>
          <w:sz w:val="24"/>
          <w:szCs w:val="24"/>
        </w:rPr>
        <w:t xml:space="preserve">429 </w:t>
      </w:r>
      <w:r w:rsidR="007F5994" w:rsidRPr="00CF628D">
        <w:rPr>
          <w:rFonts w:asciiTheme="minorHAnsi" w:hAnsiTheme="minorHAnsi"/>
          <w:sz w:val="24"/>
          <w:szCs w:val="24"/>
        </w:rPr>
        <w:t>subsequent</w:t>
      </w:r>
      <w:r w:rsidR="00551205" w:rsidRPr="00CF628D">
        <w:rPr>
          <w:rFonts w:asciiTheme="minorHAnsi" w:hAnsiTheme="minorHAnsi"/>
          <w:sz w:val="24"/>
          <w:szCs w:val="24"/>
        </w:rPr>
        <w:t xml:space="preserve"> </w:t>
      </w:r>
      <w:r w:rsidR="00F72125" w:rsidRPr="00CF628D">
        <w:rPr>
          <w:rFonts w:asciiTheme="minorHAnsi" w:hAnsiTheme="minorHAnsi"/>
          <w:sz w:val="24"/>
          <w:szCs w:val="24"/>
        </w:rPr>
        <w:t>studie</w:t>
      </w:r>
      <w:r w:rsidR="00551205" w:rsidRPr="00CF628D">
        <w:rPr>
          <w:rFonts w:asciiTheme="minorHAnsi" w:hAnsiTheme="minorHAnsi"/>
          <w:sz w:val="24"/>
          <w:szCs w:val="24"/>
        </w:rPr>
        <w:t xml:space="preserve">s that were reviewed in full, </w:t>
      </w:r>
      <w:r w:rsidR="003269ED" w:rsidRPr="00CF628D">
        <w:rPr>
          <w:rFonts w:asciiTheme="minorHAnsi" w:hAnsiTheme="minorHAnsi"/>
          <w:sz w:val="24"/>
          <w:szCs w:val="24"/>
        </w:rPr>
        <w:t xml:space="preserve">39 had reported data on average diagnostic delay, </w:t>
      </w:r>
      <w:r w:rsidR="00F01224" w:rsidRPr="00CF628D">
        <w:rPr>
          <w:rFonts w:asciiTheme="minorHAnsi" w:hAnsiTheme="minorHAnsi"/>
          <w:sz w:val="24"/>
          <w:szCs w:val="24"/>
        </w:rPr>
        <w:t>2</w:t>
      </w:r>
      <w:r w:rsidR="005612E6" w:rsidRPr="00CF628D">
        <w:rPr>
          <w:rFonts w:asciiTheme="minorHAnsi" w:hAnsiTheme="minorHAnsi"/>
          <w:sz w:val="24"/>
          <w:szCs w:val="24"/>
        </w:rPr>
        <w:t>4</w:t>
      </w:r>
      <w:r w:rsidR="002C76E7" w:rsidRPr="00CF628D">
        <w:rPr>
          <w:rFonts w:asciiTheme="minorHAnsi" w:hAnsiTheme="minorHAnsi"/>
          <w:sz w:val="24"/>
          <w:szCs w:val="24"/>
        </w:rPr>
        <w:t xml:space="preserve"> </w:t>
      </w:r>
      <w:r w:rsidR="00551205" w:rsidRPr="00CF628D">
        <w:rPr>
          <w:rFonts w:asciiTheme="minorHAnsi" w:hAnsiTheme="minorHAnsi"/>
          <w:sz w:val="24"/>
          <w:szCs w:val="24"/>
        </w:rPr>
        <w:t>met</w:t>
      </w:r>
      <w:r w:rsidR="002C76E7" w:rsidRPr="00CF628D">
        <w:rPr>
          <w:rFonts w:asciiTheme="minorHAnsi" w:hAnsiTheme="minorHAnsi"/>
          <w:sz w:val="24"/>
          <w:szCs w:val="24"/>
        </w:rPr>
        <w:t xml:space="preserve"> the inclusion criteria </w:t>
      </w:r>
      <w:r w:rsidR="003269ED" w:rsidRPr="00CF628D">
        <w:rPr>
          <w:rFonts w:asciiTheme="minorHAnsi" w:hAnsiTheme="minorHAnsi"/>
          <w:sz w:val="24"/>
          <w:szCs w:val="24"/>
        </w:rPr>
        <w:t xml:space="preserve">of reporting median diagnostic delay </w:t>
      </w:r>
      <w:r w:rsidR="00551205" w:rsidRPr="00CF628D">
        <w:rPr>
          <w:rFonts w:asciiTheme="minorHAnsi" w:hAnsiTheme="minorHAnsi"/>
          <w:sz w:val="24"/>
          <w:szCs w:val="24"/>
        </w:rPr>
        <w:t>and were include</w:t>
      </w:r>
      <w:r w:rsidR="00E159B4" w:rsidRPr="00CF628D">
        <w:rPr>
          <w:rFonts w:asciiTheme="minorHAnsi" w:hAnsiTheme="minorHAnsi"/>
          <w:sz w:val="24"/>
          <w:szCs w:val="24"/>
        </w:rPr>
        <w:t>d</w:t>
      </w:r>
      <w:r w:rsidR="00551205" w:rsidRPr="00CF628D">
        <w:rPr>
          <w:rFonts w:asciiTheme="minorHAnsi" w:hAnsiTheme="minorHAnsi"/>
          <w:sz w:val="24"/>
          <w:szCs w:val="24"/>
        </w:rPr>
        <w:t xml:space="preserve"> in th</w:t>
      </w:r>
      <w:r w:rsidR="00CF09BF" w:rsidRPr="00CF628D">
        <w:rPr>
          <w:rFonts w:asciiTheme="minorHAnsi" w:hAnsiTheme="minorHAnsi"/>
          <w:sz w:val="24"/>
          <w:szCs w:val="24"/>
        </w:rPr>
        <w:t>e</w:t>
      </w:r>
      <w:r w:rsidR="00551205" w:rsidRPr="00CF628D">
        <w:rPr>
          <w:rFonts w:asciiTheme="minorHAnsi" w:hAnsiTheme="minorHAnsi"/>
          <w:sz w:val="24"/>
          <w:szCs w:val="24"/>
        </w:rPr>
        <w:t xml:space="preserve"> review </w:t>
      </w:r>
      <w:r w:rsidR="002C76E7" w:rsidRPr="00CF628D">
        <w:rPr>
          <w:rFonts w:asciiTheme="minorHAnsi" w:hAnsiTheme="minorHAnsi"/>
          <w:sz w:val="24"/>
          <w:szCs w:val="24"/>
        </w:rPr>
        <w:t>(</w:t>
      </w:r>
      <w:r w:rsidR="002C76E7" w:rsidRPr="00CF628D">
        <w:rPr>
          <w:rFonts w:asciiTheme="minorHAnsi" w:hAnsiTheme="minorHAnsi"/>
          <w:b/>
          <w:sz w:val="24"/>
          <w:szCs w:val="24"/>
        </w:rPr>
        <w:t>Figure 1</w:t>
      </w:r>
      <w:r w:rsidR="002C76E7" w:rsidRPr="00CF628D">
        <w:rPr>
          <w:rFonts w:asciiTheme="minorHAnsi" w:hAnsiTheme="minorHAnsi"/>
          <w:sz w:val="24"/>
          <w:szCs w:val="24"/>
        </w:rPr>
        <w:t>)</w:t>
      </w:r>
      <w:r w:rsidR="003269ED" w:rsidRPr="00CF628D">
        <w:rPr>
          <w:rFonts w:asciiTheme="minorHAnsi" w:hAnsiTheme="minorHAnsi"/>
          <w:sz w:val="24"/>
          <w:szCs w:val="24"/>
        </w:rPr>
        <w:t xml:space="preserve">, the remaining 15 </w:t>
      </w:r>
      <w:r w:rsidR="00190E6A" w:rsidRPr="00CF628D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PJmFwb3M7RG9ub2dodWU8L0F1dGhvcj48WWVhcj4xOTc3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</w:fldData>
        </w:fldChar>
      </w:r>
      <w:r w:rsidR="00550978" w:rsidRPr="00CF628D">
        <w:rPr>
          <w:rFonts w:asciiTheme="minorHAnsi" w:hAnsiTheme="minorHAnsi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PJmFwb3M7RG9ub2dodWU8L0F1dGhvcj48WWVhcj4xOTc3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</w:fldData>
        </w:fldChar>
      </w:r>
      <w:r w:rsidR="00550978" w:rsidRPr="00CF628D">
        <w:rPr>
          <w:rFonts w:asciiTheme="minorHAnsi" w:hAnsiTheme="minorHAnsi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hAnsiTheme="minorHAnsi"/>
          <w:sz w:val="24"/>
          <w:szCs w:val="24"/>
        </w:rPr>
      </w:r>
      <w:r w:rsidR="00550978" w:rsidRPr="00CF628D">
        <w:rPr>
          <w:rFonts w:asciiTheme="minorHAnsi" w:hAnsiTheme="minorHAnsi"/>
          <w:sz w:val="24"/>
          <w:szCs w:val="24"/>
        </w:rPr>
        <w:fldChar w:fldCharType="end"/>
      </w:r>
      <w:r w:rsidR="00190E6A" w:rsidRPr="00CF628D">
        <w:rPr>
          <w:rFonts w:asciiTheme="minorHAnsi" w:hAnsiTheme="minorHAnsi"/>
          <w:sz w:val="24"/>
          <w:szCs w:val="24"/>
        </w:rPr>
      </w:r>
      <w:r w:rsidR="00190E6A" w:rsidRPr="00CF628D">
        <w:rPr>
          <w:rFonts w:asciiTheme="minorHAnsi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hAnsiTheme="minorHAnsi"/>
          <w:noProof/>
          <w:sz w:val="24"/>
          <w:szCs w:val="24"/>
        </w:rPr>
        <w:t>[15-29]</w:t>
      </w:r>
      <w:r w:rsidR="00190E6A" w:rsidRPr="00CF628D">
        <w:rPr>
          <w:rFonts w:asciiTheme="minorHAnsi" w:hAnsiTheme="minorHAnsi"/>
          <w:sz w:val="24"/>
          <w:szCs w:val="24"/>
        </w:rPr>
        <w:fldChar w:fldCharType="end"/>
      </w:r>
      <w:r w:rsidR="00190E6A" w:rsidRPr="00CF628D">
        <w:rPr>
          <w:rFonts w:asciiTheme="minorHAnsi" w:hAnsiTheme="minorHAnsi"/>
          <w:sz w:val="24"/>
          <w:szCs w:val="24"/>
        </w:rPr>
        <w:t xml:space="preserve"> </w:t>
      </w:r>
      <w:r w:rsidR="003269ED" w:rsidRPr="00CF628D">
        <w:rPr>
          <w:rFonts w:asciiTheme="minorHAnsi" w:hAnsiTheme="minorHAnsi"/>
          <w:sz w:val="24"/>
          <w:szCs w:val="24"/>
        </w:rPr>
        <w:t>reported mean data were excluded (</w:t>
      </w:r>
      <w:r w:rsidR="003269ED" w:rsidRPr="00CF628D">
        <w:rPr>
          <w:rFonts w:asciiTheme="minorHAnsi" w:hAnsiTheme="minorHAnsi"/>
          <w:b/>
          <w:bCs/>
          <w:sz w:val="24"/>
          <w:szCs w:val="24"/>
        </w:rPr>
        <w:t>Supplementary Table 1</w:t>
      </w:r>
      <w:r w:rsidR="003269ED" w:rsidRPr="00CF628D">
        <w:rPr>
          <w:rFonts w:asciiTheme="minorHAnsi" w:hAnsiTheme="minorHAnsi"/>
          <w:sz w:val="24"/>
          <w:szCs w:val="24"/>
        </w:rPr>
        <w:t>)</w:t>
      </w:r>
      <w:r w:rsidR="002C76E7" w:rsidRPr="00CF628D">
        <w:rPr>
          <w:rFonts w:asciiTheme="minorHAnsi" w:hAnsiTheme="minorHAnsi"/>
          <w:sz w:val="24"/>
          <w:szCs w:val="24"/>
        </w:rPr>
        <w:t>.</w:t>
      </w:r>
    </w:p>
    <w:p w14:paraId="2CC736A7" w14:textId="718881A7" w:rsidR="0028487F" w:rsidRPr="00CF628D" w:rsidRDefault="0028487F" w:rsidP="00131803">
      <w:pPr>
        <w:spacing w:line="480" w:lineRule="auto"/>
        <w:rPr>
          <w:rFonts w:asciiTheme="minorHAnsi" w:hAnsiTheme="minorHAnsi"/>
          <w:sz w:val="24"/>
          <w:szCs w:val="24"/>
        </w:rPr>
      </w:pPr>
    </w:p>
    <w:p w14:paraId="0871D0B5" w14:textId="52FCDE36" w:rsidR="001B0A84" w:rsidRPr="00CF628D" w:rsidRDefault="00DA110B" w:rsidP="00131803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 xml:space="preserve">Study </w:t>
      </w:r>
      <w:r w:rsidR="001B0A84"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>characteristics</w:t>
      </w:r>
    </w:p>
    <w:p w14:paraId="21779215" w14:textId="5488C623" w:rsidR="00236110" w:rsidRPr="00CF628D" w:rsidRDefault="00EE2B68" w:rsidP="00131803">
      <w:pPr>
        <w:spacing w:line="480" w:lineRule="auto"/>
        <w:rPr>
          <w:rFonts w:asciiTheme="minorHAnsi" w:eastAsia="Times New Roman" w:hAnsiTheme="minorHAns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f the 2</w:t>
      </w:r>
      <w:r w:rsidR="0028071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4</w:t>
      </w:r>
      <w:r w:rsidR="0000742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cluded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tudies, </w:t>
      </w:r>
      <w:r w:rsidR="0028071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2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ere retrospective cohort studies, </w:t>
      </w:r>
      <w:r w:rsidR="001A406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even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ere prospective cohort studies</w:t>
      </w:r>
      <w:r w:rsidR="001A406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A406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ree </w:t>
      </w:r>
      <w:r w:rsidR="009F43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ombined both methods</w:t>
      </w:r>
      <w:r w:rsidR="001A406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two were cross-sectional studie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6D0BB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32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</w:t>
      </w:r>
      <w:r w:rsidR="00CB49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 majority of </w:t>
      </w:r>
      <w:r w:rsidR="000059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CB49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ere 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rom</w:t>
      </w:r>
      <w:r w:rsidR="00CB49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="00CB49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urope</w:t>
      </w:r>
      <w:r w:rsidR="00E44BD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ntinent</w:t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n=1</w:t>
      </w:r>
      <w:r w:rsidR="001A406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6</w:t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32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cluding 5 from the UK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CYXJ0b248L0F1dGhvcj48WWVhcj4xOTkwPC9ZZWFyPjxS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CYXJ0b248L0F1dGhvcj48WWVhcj4xOTkwPC9ZZWFyPjxS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0-34]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032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3 from Spain 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cmNvcy1NYWNoYW5jb3NlczwvQXV0aG9yPjxZZWFyPjIw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cmNvcy1NYWNoYW5jb3NlczwvQXV0aG9yPjxZZWFyPjIw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5-37]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032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2 each from France 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b3dlci1Sb3Vzc2VhdTwvQXV0aG9yPjxZZWFyPjIwMDk8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b3dlci1Sb3Vzc2VhdTwvQXV0aG9yPjxZZWFyPjIwMDk8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8, 39]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71FC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Germany 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QwXTwvRGlzcGxheVRleHQ+PHJl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QwXTwvRGlzcGxheVRleHQ+PHJl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8, 40]</w:t>
      </w:r>
      <w:r w:rsidR="005A15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Switzerland </w:t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cmV1dGVyPC9BdXRob3I+PFllYXI+MjAxNzwvWWVhcj48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cmV1dGVyPC9BdXRob3I+PFllYXI+MjAxNzwvWWVhcj48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10, 41]</w:t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1 each from Croatia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Ivković&lt;/Author&gt;&lt;Year&gt;2020&lt;/Year&gt;&lt;RecNum&gt;2958&lt;/RecNum&gt;&lt;DisplayText&gt;[42]&lt;/DisplayText&gt;&lt;record&gt;&lt;rec-number&gt;2958&lt;/rec-number&gt;&lt;foreign-keys&gt;&lt;key app="EN" db-id="peews9wt9002s7ettslp9z29vvrpxzaeddd2" timestamp="1617963151" guid="9b5f6f4a-4c15-49ac-b4df-95fc2d8fa656"&gt;2958&lt;/key&gt;&lt;/foreign-keys&gt;&lt;ref-type name="Journal Article"&gt;17&lt;/ref-type&gt;&lt;contributors&gt;&lt;authors&gt;&lt;author&gt;Ivković,&lt;/author&gt;&lt;author&gt;Hojsak, Iva&lt;/author&gt;&lt;author&gt;Trivić, Ivana&lt;/author&gt;&lt;author&gt;Sila, Sara&lt;/author&gt;&lt;author&gt;Hrabač, Pero&lt;/author&gt;&lt;author&gt;Konjik, Vlatka&lt;/author&gt;&lt;author&gt;Senečić-Čala, Irena&lt;/author&gt;&lt;author&gt;Palčevski, Goran&lt;/author&gt;&lt;author&gt;Despot, Ranka&lt;/author&gt;&lt;author&gt;Žaja, Orjena&lt;/author&gt;&lt;author&gt;Kolaček, Sanja&lt;/author&gt;&lt;/authors&gt;&lt;/contributors&gt;&lt;auth-address&gt;Children&amp;apos;s Hospital Srebrnjak, Zagreb, Croatia&lt;/auth-address&gt;&lt;titles&gt;&lt;title&gt;IBD phenotype at diagnosis, and early disease-course in pediatric patients in Croatia: data from the Croatian national registry&lt;/title&gt;&lt;secondary-title&gt;Pediatric Research&lt;/secondary-title&gt;&lt;/titles&gt;&lt;periodical&gt;&lt;full-title&gt;Pediatric Research&lt;/full-title&gt;&lt;/periodical&gt;&lt;pages&gt;950-956&lt;/pages&gt;&lt;volume&gt;88&lt;/volume&gt;&lt;number&gt;6&lt;/number&gt;&lt;dates&gt;&lt;year&gt;2020&lt;/year&gt;&lt;pub-dates&gt;&lt;date&gt;Dec 2020&lt;/date&gt;&lt;/pub-dates&gt;&lt;/dates&gt;&lt;publisher&gt;Springer Nature&lt;/publisher&gt;&lt;urls&gt;&lt;/urls&gt;&lt;remote-database-provider&gt;Cinahl&lt;/remote-database-provider&gt;&lt;/record&gt;&lt;/Cite&gt;&lt;/EndNote&gt;</w:instrTex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2]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318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taly 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Guariso&lt;/Author&gt;&lt;Year&gt;2010&lt;/Year&gt;&lt;RecNum&gt;14145&lt;/RecNum&gt;&lt;DisplayText&gt;[43]&lt;/DisplayText&gt;&lt;record&gt;&lt;rec-number&gt;14145&lt;/rec-number&gt;&lt;foreign-keys&gt;&lt;key app="EN" db-id="peews9wt9002s7ettslp9z29vvrpxzaeddd2" timestamp="1640010291"&gt;14145&lt;/key&gt;&lt;/foreign-keys&gt;&lt;ref-type name="Journal Article"&gt;17&lt;/ref-type&gt;&lt;contributors&gt;&lt;authors&gt;&lt;author&gt;Guariso, G.&lt;/author&gt;&lt;author&gt;Gasparetto, M.&lt;/author&gt;&lt;author&gt;Visonà Dalla Pozza, L.&lt;/author&gt;&lt;author&gt;D&amp;apos;Incà, R.&lt;/author&gt;&lt;author&gt;Zancan, L.&lt;/author&gt;&lt;author&gt;Sturniolo, G.&lt;/author&gt;&lt;author&gt;Brotto, F.&lt;/author&gt;&lt;author&gt;Facchin, P.&lt;/author&gt;&lt;/authors&gt;&lt;/contributors&gt;&lt;auth-address&gt;Unit of Gastroenterology, Department of Paediatrics, University of Padua, Italy. guariso@pediatria.unipd.it&lt;/auth-address&gt;&lt;titles&gt;&lt;title&gt;Inflammatory bowel disease developing in paediatric and adult age&lt;/title&gt;&lt;secondary-title&gt;J Pediatr Gastroenterol Nutr&lt;/secondary-title&gt;&lt;/titles&gt;&lt;periodical&gt;&lt;full-title&gt;J Pediatr Gastroenterol Nutr&lt;/full-title&gt;&lt;/periodical&gt;&lt;pages&gt;698-707&lt;/pages&gt;&lt;volume&gt;51&lt;/volume&gt;&lt;number&gt;6&lt;/number&gt;&lt;edition&gt;2010/07/20&lt;/edition&gt;&lt;keywords&gt;&lt;keyword&gt;Abdominal Pain/epidemiology/etiology&lt;/keyword&gt;&lt;keyword&gt;Adolescent&lt;/keyword&gt;&lt;keyword&gt;Adult&lt;/keyword&gt;&lt;keyword&gt;Age Factors&lt;/keyword&gt;&lt;keyword&gt;Age of Onset&lt;/keyword&gt;&lt;keyword&gt;Anorexia/epidemiology/etiology&lt;/keyword&gt;&lt;keyword&gt;Child&lt;/keyword&gt;&lt;keyword&gt;Child, Preschool&lt;/keyword&gt;&lt;keyword&gt;Female&lt;/keyword&gt;&lt;keyword&gt;Humans&lt;/keyword&gt;&lt;keyword&gt;Infant&lt;/keyword&gt;&lt;keyword&gt;Inflammatory Bowel Diseases/complications/*diagnosis/epidemiology&lt;/keyword&gt;&lt;keyword&gt;Italy&lt;/keyword&gt;&lt;keyword&gt;Male&lt;/keyword&gt;&lt;keyword&gt;Multivariate Analysis&lt;/keyword&gt;&lt;keyword&gt;Young Adult&lt;/keyword&gt;&lt;/keywords&gt;&lt;dates&gt;&lt;year&gt;2010&lt;/year&gt;&lt;pub-dates&gt;&lt;date&gt;Dec&lt;/date&gt;&lt;/pub-dates&gt;&lt;/dates&gt;&lt;isbn&gt;0277-2116&lt;/isbn&gt;&lt;accession-num&gt;20639778&lt;/accession-num&gt;&lt;urls&gt;&lt;/urls&gt;&lt;electronic-resource-num&gt;10.1097/MPG.0b013e3181da1db8&lt;/electronic-resource-num&gt;&lt;remote-database-provider&gt;NLM&lt;/remote-database-provider&gt;&lt;language&gt;eng&lt;/language&gt;&lt;/record&gt;&lt;/Cite&gt;&lt;/EndNote&gt;</w:instrTex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3]</w:t>
      </w:r>
      <w:r w:rsidR="0067070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 The remaining studies were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undertaken in North America (n=4)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SaWNjaXV0bzwvQXV0aG9yPjxZZWFyPjIwMTg8L1llYXI+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ENpdGU+PEF1dGhvcj5LcmlzaG5hPC9BdXRob3I+PFllYXI+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SaWNjaXV0bzwvQXV0aG9yPjxZZWFyPjIwMTg8L1llYXI+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13, 44-46]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059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 Middle East (n=</w:t>
      </w:r>
      <w:r w:rsidR="00CB49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</w:t>
      </w:r>
      <w:r w:rsidR="005512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FbCBNb3V6YW48L0F1dGhvcj48WWVhcj4yMDE5PC9ZZWFy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FbCBNb3V6YW48L0F1dGhvcj48WWVhcj4yMDE5PC9ZZWFy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6, 47]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Asia (n=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A1567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OF08L0Rpc3BsYXlUZXh0Pjxy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OF08L0Rpc3BsYXlUZXh0Pjxy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, 48]</w:t>
      </w:r>
      <w:r w:rsidR="007805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A14AB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Most studies were conducted 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olely </w:t>
      </w:r>
      <w:r w:rsidR="00B2669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 </w:t>
      </w:r>
      <w:r w:rsidR="00A14AB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condary care</w:t>
      </w:r>
      <w:r w:rsidR="000763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763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>settings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n=17)</w:t>
      </w:r>
      <w:r w:rsidR="00906F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with the remainder </w:t>
      </w:r>
      <w:r w:rsidR="005273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cross primary &amp; secondary care (n=4), </w:t>
      </w:r>
      <w:r w:rsidR="00C721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ertiary care (n=1) 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r</w:t>
      </w:r>
      <w:r w:rsidR="00C721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06F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using </w:t>
      </w:r>
      <w:r w:rsidR="00A14AB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gistr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y data</w:t>
      </w:r>
      <w:r w:rsidR="00A14AB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24A4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n=2)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81238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everal </w:t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81238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us</w:t>
      </w:r>
      <w:r w:rsidR="000E0E5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d </w:t>
      </w:r>
      <w:r w:rsidR="009462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stablished </w:t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iagnostic </w:t>
      </w:r>
      <w:r w:rsidR="00E927A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riteria</w:t>
      </w:r>
      <w:r w:rsidR="00B2669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;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</w:t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r example</w:t>
      </w:r>
      <w:r w:rsidR="000B0B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9462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orto criteria</w:t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MZXZpbmU8L0F1dGhvcj48WWVhcj4yMDE0PC9ZZWFyPjxS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MZXZpbmU8L0F1dGhvcj48WWVhcj4yMDE0PC9ZZWFyPjxS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9]</w:t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as used for CD and UC (n=</w:t>
      </w:r>
      <w:r w:rsidR="00A233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5</w:t>
      </w:r>
      <w:r w:rsidR="003F099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F239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844C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Gower-Rousseau criteria</w:t>
      </w:r>
      <w:r w:rsidR="00DB77F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b3dlci1Sb3Vzc2VhdTwvQXV0aG9yPjxZZWFyPjE5OTQ8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b3dlci1Sb3Vzc2VhdTwvQXV0aG9yPjxZZWFyPjE5OTQ8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0]</w:t>
      </w:r>
      <w:r w:rsidR="00BE22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0844C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86BE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or CD </w:t>
      </w:r>
      <w:r w:rsidR="000844C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n=</w:t>
      </w:r>
      <w:r w:rsidR="00186BE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</w:t>
      </w:r>
      <w:r w:rsidR="000844C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F239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European </w:t>
      </w:r>
      <w:r w:rsidR="00F0493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rohn’s</w:t>
      </w:r>
      <w:r w:rsidR="00F239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&amp; Colitis criteria (n=1)</w:t>
      </w:r>
      <w:r w:rsidR="000D530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A912D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1238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owever, the majority of</w:t>
      </w:r>
      <w:r w:rsidR="008514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se</w:t>
      </w:r>
      <w:r w:rsidR="00A912D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tudies used a combination of clinical, histological and radiological findings for diagnosis (n=</w:t>
      </w:r>
      <w:r w:rsidR="001124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4</w:t>
      </w:r>
      <w:r w:rsidR="00A233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A841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A912D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r did not report a diagnostic method</w:t>
      </w:r>
      <w:r w:rsidR="002361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n=3). There was a total of </w:t>
      </w:r>
      <w:r w:rsidR="0098438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4451</w:t>
      </w:r>
      <w:r w:rsidR="002361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articipants providing data for IBD, </w:t>
      </w:r>
      <w:r w:rsidR="0098438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5196</w:t>
      </w:r>
      <w:r w:rsidR="002361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or CD and </w:t>
      </w:r>
      <w:r w:rsidR="0098438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365</w:t>
      </w:r>
      <w:r w:rsidR="002361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or UC</w:t>
      </w:r>
      <w:r w:rsidR="00236110" w:rsidRPr="00CF628D">
        <w:rPr>
          <w:rFonts w:asciiTheme="minorHAnsi" w:eastAsia="Times New Roman" w:hAnsiTheme="minorHAnsi"/>
          <w:sz w:val="24"/>
          <w:szCs w:val="24"/>
        </w:rPr>
        <w:t xml:space="preserve"> (</w:t>
      </w:r>
      <w:r w:rsidR="00236110" w:rsidRPr="00CF628D">
        <w:rPr>
          <w:rFonts w:asciiTheme="minorHAnsi" w:eastAsia="Times New Roman" w:hAnsiTheme="minorHAnsi"/>
          <w:b/>
          <w:bCs/>
          <w:sz w:val="24"/>
          <w:szCs w:val="24"/>
        </w:rPr>
        <w:t>Table 1</w:t>
      </w:r>
      <w:r w:rsidR="00236110" w:rsidRPr="00CF628D">
        <w:rPr>
          <w:rFonts w:asciiTheme="minorHAnsi" w:eastAsia="Times New Roman" w:hAnsiTheme="minorHAnsi"/>
          <w:sz w:val="24"/>
          <w:szCs w:val="24"/>
        </w:rPr>
        <w:t>).</w:t>
      </w:r>
    </w:p>
    <w:p w14:paraId="22D0C77A" w14:textId="77777777" w:rsidR="00A8410A" w:rsidRPr="00CF628D" w:rsidRDefault="00A8410A" w:rsidP="00131803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</w:p>
    <w:p w14:paraId="2A64D659" w14:textId="170443AC" w:rsidR="00F3254F" w:rsidRPr="00CF628D" w:rsidRDefault="000216AA" w:rsidP="00131803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>Extent of d</w:t>
      </w:r>
      <w:r w:rsidR="00F3254F"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 xml:space="preserve">iagnostic </w:t>
      </w: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>d</w:t>
      </w:r>
      <w:r w:rsidR="00F3254F"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t>elay</w:t>
      </w:r>
    </w:p>
    <w:p w14:paraId="7AD169E4" w14:textId="580BF799" w:rsidR="00123F3D" w:rsidRPr="00CF628D" w:rsidRDefault="00CB214A" w:rsidP="00131803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 m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dian delay from the onset of IBD symptoms to diagnosis was reported in </w:t>
      </w:r>
      <w:r w:rsidR="000B77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en 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tudies. The median delay from symptom onset to IBD diagnosis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ranged from </w:t>
      </w:r>
      <w:r w:rsidR="000B77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</w:t>
      </w:r>
      <w:r w:rsidR="00466C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 (</w:t>
      </w:r>
      <w:r w:rsidR="003D15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ange</w:t>
      </w:r>
      <w:r w:rsidR="00466C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D15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0.</w:t>
      </w:r>
      <w:r w:rsidR="00466C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-</w:t>
      </w:r>
      <w:r w:rsidR="003D15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4</w:t>
      </w:r>
      <w:r w:rsidR="00466C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) in </w:t>
      </w:r>
      <w:r w:rsidR="000B77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roatia </w:t>
      </w:r>
      <w:r w:rsidR="00882DE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882DE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Ivković&lt;/Author&gt;&lt;Year&gt;2020&lt;/Year&gt;&lt;RecNum&gt;2958&lt;/RecNum&gt;&lt;DisplayText&gt;[42]&lt;/DisplayText&gt;&lt;record&gt;&lt;rec-number&gt;2958&lt;/rec-number&gt;&lt;foreign-keys&gt;&lt;key app="EN" db-id="peews9wt9002s7ettslp9z29vvrpxzaeddd2" timestamp="1617963151" guid="9b5f6f4a-4c15-49ac-b4df-95fc2d8fa656"&gt;2958&lt;/key&gt;&lt;/foreign-keys&gt;&lt;ref-type name="Journal Article"&gt;17&lt;/ref-type&gt;&lt;contributors&gt;&lt;authors&gt;&lt;author&gt;Ivković,&lt;/author&gt;&lt;author&gt;Hojsak, Iva&lt;/author&gt;&lt;author&gt;Trivić, Ivana&lt;/author&gt;&lt;author&gt;Sila, Sara&lt;/author&gt;&lt;author&gt;Hrabač, Pero&lt;/author&gt;&lt;author&gt;Konjik, Vlatka&lt;/author&gt;&lt;author&gt;Senečić-Čala, Irena&lt;/author&gt;&lt;author&gt;Palčevski, Goran&lt;/author&gt;&lt;author&gt;Despot, Ranka&lt;/author&gt;&lt;author&gt;Žaja, Orjena&lt;/author&gt;&lt;author&gt;Kolaček, Sanja&lt;/author&gt;&lt;/authors&gt;&lt;/contributors&gt;&lt;auth-address&gt;Children&amp;apos;s Hospital Srebrnjak, Zagreb, Croatia&lt;/auth-address&gt;&lt;titles&gt;&lt;title&gt;IBD phenotype at diagnosis, and early disease-course in pediatric patients in Croatia: data from the Croatian national registry&lt;/title&gt;&lt;secondary-title&gt;Pediatric Research&lt;/secondary-title&gt;&lt;/titles&gt;&lt;periodical&gt;&lt;full-title&gt;Pediatric Research&lt;/full-title&gt;&lt;/periodical&gt;&lt;pages&gt;950-956&lt;/pages&gt;&lt;volume&gt;88&lt;/volume&gt;&lt;number&gt;6&lt;/number&gt;&lt;dates&gt;&lt;year&gt;2020&lt;/year&gt;&lt;pub-dates&gt;&lt;date&gt;Dec 2020&lt;/date&gt;&lt;/pub-dates&gt;&lt;/dates&gt;&lt;publisher&gt;Springer Nature&lt;/publisher&gt;&lt;urls&gt;&lt;/urls&gt;&lt;remote-database-provider&gt;Cinahl&lt;/remote-database-provider&gt;&lt;/record&gt;&lt;/Cite&gt;&lt;/EndNote&gt;</w:instrText>
      </w:r>
      <w:r w:rsidR="00882DE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882DEE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2]</w:t>
      </w:r>
      <w:r w:rsidR="00882DE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D053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90A9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o 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0.</w:t>
      </w:r>
      <w:r w:rsidR="00882DE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38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 (range</w:t>
      </w:r>
      <w:r w:rsidR="003D15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0.5-24.1) in the UK</w:t>
      </w:r>
      <w:r w:rsidR="00B815D8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0E01B9" w:rsidRPr="00CF628D">
        <w:rPr>
          <w:rFonts w:asciiTheme="minorHAnsi" w:eastAsia="Times New Roman" w:hAnsiTheme="minorHAnsi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&lt;EndNote&gt;&lt;Cite&gt;&lt;Author&gt;Spray&lt;/Author&gt;&lt;Year&gt;2001&lt;/Year&gt;&lt;RecNum&gt;14142&lt;/RecNum&gt;&lt;DisplayText&gt;[32]&lt;/DisplayText&gt;&lt;record&gt;&lt;rec-number&gt;14142&lt;/rec-number&gt;&lt;foreign-keys&gt;&lt;key app="EN" db-id="peews9wt9002s7ettslp9z29vvrpxzaeddd2" timestamp="1640009876"&gt;14142&lt;/key&gt;&lt;/foreign-keys&gt;&lt;ref-type name="Journal Article"&gt;17&lt;/ref-type&gt;&lt;contributors&gt;&lt;authors&gt;&lt;author&gt;Spray, C.&lt;/author&gt;&lt;author&gt;Debelle, G. D.&lt;/author&gt;&lt;author&gt;Murphy, M. S.&lt;/author&gt;&lt;/authors&gt;&lt;/contributors&gt;&lt;auth-address&gt;Institute of Child Health, University of Birmingham, Department of Paediatric Gastroenterology and Nutrition, UK.&lt;/auth-address&gt;&lt;titles&gt;&lt;title&gt;Current diagnosis, management and morbidity in paediatric inflammatory bowel disease&lt;/title&gt;&lt;secondary-title&gt;Acta Paediatr&lt;/secondary-title&gt;&lt;/titles&gt;&lt;periodical&gt;&lt;full-title&gt;Acta Paediatr&lt;/full-title&gt;&lt;/periodical&gt;&lt;pages&gt;400-5&lt;/pages&gt;&lt;volume&gt;90&lt;/volume&gt;&lt;number&gt;4&lt;/number&gt;&lt;edition&gt;2001/05/03&lt;/edition&gt;&lt;keywords&gt;&lt;keyword&gt;Adolescent&lt;/keyword&gt;&lt;keyword&gt;Body Height&lt;/keyword&gt;&lt;keyword&gt;Child&lt;/keyword&gt;&lt;keyword&gt;Child, Preschool&lt;/keyword&gt;&lt;keyword&gt;*Colitis, Ulcerative/diagnosis/physiopathology/therapy&lt;/keyword&gt;&lt;keyword&gt;Colonoscopy&lt;/keyword&gt;&lt;keyword&gt;*Crohn Disease/diagnosis/physiopathology/therapy&lt;/keyword&gt;&lt;keyword&gt;Humans&lt;/keyword&gt;&lt;keyword&gt;Infant&lt;/keyword&gt;&lt;keyword&gt;Morbidity&lt;/keyword&gt;&lt;keyword&gt;Nutritional Status&lt;/keyword&gt;&lt;keyword&gt;Retrospective Studies&lt;/keyword&gt;&lt;keyword&gt;Time Factors&lt;/keyword&gt;&lt;/keywords&gt;&lt;dates&gt;&lt;year&gt;2001&lt;/year&gt;&lt;pub-dates&gt;&lt;date&gt;Apr&lt;/date&gt;&lt;/pub-dates&gt;&lt;/dates&gt;&lt;isbn&gt;0803-5253 (Print)&amp;#xD;0803-5253&lt;/isbn&gt;&lt;accession-num&gt;11332930&lt;/accession-num&gt;&lt;urls&gt;&lt;/urls&gt;&lt;remote-database-provider&gt;NLM&lt;/remote-database-provider&gt;&lt;language&gt;eng&lt;/language&gt;&lt;/record&gt;&lt;/Cite&gt;&lt;/EndNote&gt;</w:instrText>
      </w:r>
      <w:r w:rsidR="000E01B9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32]</w:t>
      </w:r>
      <w:r w:rsidR="000E01B9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B5481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B77F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owever, 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majority (80.0%) ranged from 2-5 months. Diagnostic delay in 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D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as the most frequently examined</w:t>
      </w:r>
      <w:r w:rsidR="003D15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these disease definitions</w:t>
      </w:r>
      <w:r w:rsidR="00DB47A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th</w:t>
      </w:r>
      <w:r w:rsidR="00265B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706D8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median delay from onset of </w:t>
      </w:r>
      <w:r w:rsidR="00265B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ymptoms to </w:t>
      </w:r>
      <w:r w:rsidR="004B6F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iagnosis 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reported in 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18 </w:t>
      </w:r>
      <w:r w:rsidR="00116E3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. T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ese time-periods</w:t>
      </w:r>
      <w:r w:rsidR="004B6F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16E3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ranged from </w:t>
      </w:r>
      <w:r w:rsidR="006E60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4 months </w:t>
      </w:r>
      <w:r w:rsidR="0027351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(Interquartile range (IQR) 2-8)) </w:t>
      </w:r>
      <w:r w:rsidR="006E60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 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Germany</w:t>
      </w:r>
      <w:r w:rsidR="007D0481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CE3EFE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LZXJuPC9BdXRob3I+PFllYXI+MjAyMTwvWWVhcj48UmVj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LZXJuPC9BdXRob3I+PFllYXI+MjAyMTwvWWVhcj48UmVj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CE3EFE" w:rsidRPr="00CF628D">
        <w:rPr>
          <w:rFonts w:asciiTheme="minorHAnsi" w:eastAsia="Times New Roman" w:hAnsiTheme="minorHAnsi"/>
          <w:sz w:val="24"/>
          <w:szCs w:val="24"/>
        </w:rPr>
      </w:r>
      <w:r w:rsidR="00CE3EFE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40]</w:t>
      </w:r>
      <w:r w:rsidR="00CE3EFE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8818FC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6E60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o 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4</w:t>
      </w:r>
      <w:r w:rsidR="00DD60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</w:t>
      </w:r>
      <w:r w:rsidR="009B0B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 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audi Arabia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CE3EFE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6]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4412B" w:rsidRPr="00CF628D">
        <w:rPr>
          <w:rFonts w:asciiTheme="minorHAnsi" w:eastAsia="Times New Roman" w:hAnsiTheme="minorHAnsi"/>
          <w:sz w:val="24"/>
          <w:szCs w:val="24"/>
        </w:rPr>
        <w:t xml:space="preserve">. </w:t>
      </w:r>
      <w:r w:rsidR="00F90E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oweve</w:t>
      </w:r>
      <w:r w:rsidR="00E6239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</w:t>
      </w:r>
      <w:r w:rsidR="00F90E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f</w:t>
      </w:r>
      <w:r w:rsidR="004B6F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r the majority of studies (</w:t>
      </w:r>
      <w:r w:rsidR="007A7CA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66.7</w:t>
      </w:r>
      <w:r w:rsidR="004B6F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%) the median delay in paediatric patients receiving a diagnosis of CD ranged from </w:t>
      </w:r>
      <w:r w:rsidR="00D63AB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4.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0</w:t>
      </w:r>
      <w:r w:rsidR="006340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B6F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o 6</w:t>
      </w:r>
      <w:r w:rsidR="00D60F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7D048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3</w:t>
      </w:r>
      <w:r w:rsidR="006340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60FD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onths</w:t>
      </w:r>
      <w:r w:rsidR="002740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123F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170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or UC, the m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dian delay from the onset of UC symptoms to diagnosis was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ported in </w:t>
      </w:r>
      <w:r w:rsidR="005737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16 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BF0A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The </w:t>
      </w:r>
      <w:r w:rsidR="00C03ED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hortest</w:t>
      </w:r>
      <w:r w:rsidR="00BF0A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edian delay</w:t>
      </w:r>
      <w:r w:rsidR="00DD0A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rom symptom onset to diagnosis</w:t>
      </w:r>
      <w:r w:rsidR="00BF0A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as from</w:t>
      </w:r>
      <w:r w:rsidR="00395D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72D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 months (range 0.5</w:t>
      </w:r>
      <w:r w:rsidR="00F90EB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-</w:t>
      </w:r>
      <w:r w:rsidR="00F72D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) in the UK</w:t>
      </w:r>
      <w:r w:rsidR="006F100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Barton&lt;/Author&gt;&lt;Year&gt;1990&lt;/Year&gt;&lt;RecNum&gt;14140&lt;/RecNum&gt;&lt;DisplayText&gt;[30]&lt;/DisplayText&gt;&lt;record&gt;&lt;rec-number&gt;14140&lt;/rec-number&gt;&lt;foreign-keys&gt;&lt;key app="EN" db-id="peews9wt9002s7ettslp9z29vvrpxzaeddd2" timestamp="1640009758"&gt;14140&lt;/key&gt;&lt;/foreign-keys&gt;&lt;ref-type name="Journal Article"&gt;17&lt;/ref-type&gt;&lt;contributors&gt;&lt;authors&gt;&lt;author&gt;Barton, J. R.&lt;/author&gt;&lt;author&gt;Ferguson, A.&lt;/author&gt;&lt;/authors&gt;&lt;/contributors&gt;&lt;auth-address&gt;Gastro-Intestinal Unit, Western General Hospital, Edinburgh.&lt;/auth-address&gt;&lt;titles&gt;&lt;title&gt;Clinical features, morbidity and mortality of Scottish children with inflammatory bowel disease&lt;/title&gt;&lt;secondary-title&gt;Q J Med&lt;/secondary-title&gt;&lt;/titles&gt;&lt;periodical&gt;&lt;full-title&gt;Q J Med&lt;/full-title&gt;&lt;/periodical&gt;&lt;pages&gt;423-39&lt;/pages&gt;&lt;volume&gt;75&lt;/volume&gt;&lt;number&gt;277&lt;/number&gt;&lt;edition&gt;1990/05/01&lt;/edition&gt;&lt;keywords&gt;&lt;keyword&gt;Adolescent&lt;/keyword&gt;&lt;keyword&gt;Body Constitution&lt;/keyword&gt;&lt;keyword&gt;Child&lt;/keyword&gt;&lt;keyword&gt;Child, Preschool&lt;/keyword&gt;&lt;keyword&gt;Colitis, Ulcerative/*epidemiology/mortality/therapy&lt;/keyword&gt;&lt;keyword&gt;Crohn Disease/*epidemiology/mortality/therapy&lt;/keyword&gt;&lt;keyword&gt;Female&lt;/keyword&gt;&lt;keyword&gt;Humans&lt;/keyword&gt;&lt;keyword&gt;Infant&lt;/keyword&gt;&lt;keyword&gt;Male&lt;/keyword&gt;&lt;keyword&gt;Morbidity&lt;/keyword&gt;&lt;keyword&gt;Scotland/epidemiology&lt;/keyword&gt;&lt;/keywords&gt;&lt;dates&gt;&lt;year&gt;1990&lt;/year&gt;&lt;pub-dates&gt;&lt;date&gt;May&lt;/date&gt;&lt;/pub-dates&gt;&lt;/dates&gt;&lt;isbn&gt;0033-5622 (Print)&amp;#xD;0033-5622&lt;/isbn&gt;&lt;accession-num&gt;2388994&lt;/accession-num&gt;&lt;urls&gt;&lt;/urls&gt;&lt;remote-database-provider&gt;NLM&lt;/remote-database-provider&gt;&lt;language&gt;eng&lt;/language&gt;&lt;/record&gt;&lt;/Cite&gt;&lt;/EndNote&gt;</w:instrTex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0]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A09F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</w:t>
      </w:r>
      <w:r w:rsidR="006F100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 the longest delay of 1</w:t>
      </w:r>
      <w:r w:rsidR="00F2337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8</w:t>
      </w:r>
      <w:r w:rsidR="006F100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 (</w:t>
      </w:r>
      <w:r w:rsidR="005737E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QR 3-29</w:t>
      </w:r>
      <w:r w:rsidR="006F100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 in</w:t>
      </w:r>
      <w:r w:rsidR="00BF0AE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dia</w:t>
      </w:r>
      <w:r w:rsidR="00F2337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CYW5lcmplZTwvQXV0aG9yPjxZZWFyPjIwMjA8L1llYXI+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CYW5lcmplZTwvQXV0aG9yPjxZZWFyPjIwMjA8L1llYXI+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8]</w:t>
      </w:r>
      <w:r w:rsidR="00CE3EF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830BB2" w:rsidRPr="00CF628D">
        <w:rPr>
          <w:rFonts w:asciiTheme="minorHAnsi" w:eastAsia="Times New Roman" w:hAnsiTheme="minorHAnsi"/>
          <w:sz w:val="24"/>
          <w:szCs w:val="24"/>
        </w:rPr>
        <w:t>.</w:t>
      </w:r>
      <w:r w:rsidR="00DD0A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or the majority of studies (</w:t>
      </w:r>
      <w:r w:rsidR="00F2337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68.8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%), the median delay in paediatric patients receiving a diagnosis of UC ranged from 2 to </w:t>
      </w:r>
      <w:r w:rsidR="00F2337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3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</w:t>
      </w:r>
      <w:r w:rsidR="00F3254F" w:rsidRPr="00CF628D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 xml:space="preserve">Table </w:t>
      </w:r>
      <w:r w:rsidR="000216AA" w:rsidRPr="00CF628D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2</w:t>
      </w:r>
      <w:r w:rsidR="00F3254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35284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here studies had reported data 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>for both CD &amp; UC samples</w:t>
      </w:r>
      <w:r w:rsidR="0094275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n=1</w:t>
      </w:r>
      <w:r w:rsidR="002B1BA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4</w:t>
      </w:r>
      <w:r w:rsidR="0094275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the delay reported for CD was consistently higher than that reported for UC (</w:t>
      </w:r>
      <w:r w:rsidR="002E1BF5" w:rsidRPr="00CF628D">
        <w:rPr>
          <w:rFonts w:asciiTheme="minorHAnsi" w:eastAsia="Times New Roman" w:hAnsiTheme="minorHAnsi" w:cstheme="majorBidi"/>
          <w:b/>
          <w:bCs/>
          <w:color w:val="000000" w:themeColor="text1"/>
          <w:sz w:val="24"/>
          <w:szCs w:val="24"/>
        </w:rPr>
        <w:t>Supplementary Table 2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.</w:t>
      </w:r>
    </w:p>
    <w:p w14:paraId="7B618C2B" w14:textId="77777777" w:rsidR="00F63035" w:rsidRPr="00CF628D" w:rsidRDefault="00F63035" w:rsidP="00131803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0A8116E6" w14:textId="4ED38550" w:rsidR="00E6239B" w:rsidRPr="00CF628D" w:rsidRDefault="00E6239B" w:rsidP="00B975D6">
      <w:pPr>
        <w:spacing w:line="480" w:lineRule="auto"/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Characteristics associated with diagnostic delay</w:t>
      </w:r>
    </w:p>
    <w:p w14:paraId="058F7EB2" w14:textId="0E8BE3D1" w:rsidR="00591C5F" w:rsidRPr="00CF628D" w:rsidRDefault="007D6A4B" w:rsidP="007A524A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role of 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5</w:t>
      </w:r>
      <w:r w:rsidR="00CD3BF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fferent characteristics </w:t>
      </w:r>
      <w:r w:rsidR="00F34F3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lated to</w:t>
      </w:r>
      <w:r w:rsidR="00CD3BF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agnostic delay </w:t>
      </w:r>
      <w:r w:rsidR="003A482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ere </w:t>
      </w:r>
      <w:r w:rsidR="00CD3BF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dentified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cross nine separate articles</w:t>
      </w:r>
      <w:r w:rsidR="009A751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A751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MyLTM1LCA0MCwgNDEsIDQ1LCA0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ENpdGU+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gsIDMyLTM1LCA0MCwgNDEsIDQ1LCA0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9A751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9A751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8, 32-35, 40, 41, 45, 47]</w:t>
      </w:r>
      <w:r w:rsidR="009A751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7A52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 These were categorised</w:t>
      </w:r>
      <w:r w:rsidR="004003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to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iv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ain areas</w:t>
      </w:r>
      <w:r w:rsidR="007A52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cluding:</w:t>
      </w:r>
      <w:r w:rsidR="00B466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ociodemographic, </w:t>
      </w:r>
      <w:r w:rsidR="00B466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igns and symptoms, disease location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B466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ealthcare related</w:t>
      </w:r>
      <w:r w:rsidR="007A52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surgical intervention</w:t>
      </w:r>
      <w:r w:rsidR="00B4667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042C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003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f the</w:t>
      </w:r>
      <w:r w:rsidR="005831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5538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5</w:t>
      </w:r>
      <w:r w:rsidR="004003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dentified characteristics, </w:t>
      </w:r>
      <w:r w:rsidR="00CE36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8 statistical comparisons had been made, eight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0152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ere</w:t>
      </w:r>
      <w:r w:rsidR="00FB3A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ound to be significantly associated with diagnostic delay</w:t>
      </w:r>
      <w:r w:rsidR="00D5799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10 were not</w:t>
      </w:r>
      <w:r w:rsidR="00906C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</w:p>
    <w:p w14:paraId="050406F3" w14:textId="77777777" w:rsidR="009071E6" w:rsidRPr="00CF628D" w:rsidRDefault="009071E6" w:rsidP="007A524A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2480D499" w14:textId="0AF108A3" w:rsidR="00361C28" w:rsidRPr="00CF628D" w:rsidRDefault="00591C5F" w:rsidP="00B770B7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f th</w:t>
      </w:r>
      <w:r w:rsidR="007A52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se studies which found a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ignificant</w:t>
      </w:r>
      <w:r w:rsidR="007A52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sociation between specified characteristics and diagnostic delay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bookmarkStart w:id="2" w:name="_Hlk91063208"/>
      <w:bookmarkStart w:id="3" w:name="_Hlk89867184"/>
      <w:r w:rsidR="00901B2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immer </w:t>
      </w:r>
      <w:r w:rsidR="00901B25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7B2710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 xml:space="preserve">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hdPC9EaXNwbGF5VGV4dD48cmVjb3Jk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hdPC9EaXNwbGF5VGV4dD48cmVjb3Jk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28613C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8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4E29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C33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ound</w:t>
      </w:r>
      <w:r w:rsidR="00901B2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t</w:t>
      </w:r>
      <w:r w:rsidR="00D61B1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bookmarkStart w:id="4" w:name="_Hlk88656987"/>
      <w:r w:rsidR="00D61B1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D37E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younger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ge of presentation</w:t>
      </w:r>
      <w:r w:rsidR="00D61B1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&lt;5 years old)</w:t>
      </w:r>
      <w:r w:rsidR="0037370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F797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resence</w:t>
      </w:r>
      <w:r w:rsidR="00651E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growth failure</w:t>
      </w:r>
      <w:r w:rsidR="00570B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61B1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ere significantly associated with</w:t>
      </w:r>
      <w:r w:rsidR="00B047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creased</w:t>
      </w:r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agnostic delay</w:t>
      </w:r>
      <w:r w:rsidR="005B3D5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or IBD</w:t>
      </w:r>
      <w:r w:rsidR="00666F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37370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hile a family history of IBD </w:t>
      </w:r>
      <w:r w:rsidR="00B975D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as</w:t>
      </w:r>
      <w:r w:rsidR="0037370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sociated with significantly reduced diagnostic delay</w:t>
      </w:r>
      <w:bookmarkEnd w:id="2"/>
      <w:bookmarkEnd w:id="4"/>
      <w:r w:rsidR="00171B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B975D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bookmarkEnd w:id="3"/>
      <w:r w:rsidR="00B975D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immer also reported a significant difference in delay depending on disease location </w:t>
      </w:r>
      <w:r w:rsidR="00B770B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 the bowel </w:t>
      </w:r>
      <w:r w:rsidR="00B975D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d </w:t>
      </w:r>
      <w:r w:rsidR="007F17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epending on who was the </w:t>
      </w:r>
      <w:r w:rsidR="00B975D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agnosing physician.</w:t>
      </w:r>
      <w:r w:rsidR="002023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pray </w:t>
      </w:r>
      <w:r w:rsidR="00202333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E8229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Spray&lt;/Author&gt;&lt;Year&gt;2001&lt;/Year&gt;&lt;RecNum&gt;14142&lt;/RecNum&gt;&lt;DisplayText&gt;[32]&lt;/DisplayText&gt;&lt;record&gt;&lt;rec-number&gt;14142&lt;/rec-number&gt;&lt;foreign-keys&gt;&lt;key app="EN" db-id="peews9wt9002s7ettslp9z29vvrpxzaeddd2" timestamp="1640009876"&gt;14142&lt;/key&gt;&lt;/foreign-keys&gt;&lt;ref-type name="Journal Article"&gt;17&lt;/ref-type&gt;&lt;contributors&gt;&lt;authors&gt;&lt;author&gt;Spray, C.&lt;/author&gt;&lt;author&gt;Debelle, G. D.&lt;/author&gt;&lt;author&gt;Murphy, M. S.&lt;/author&gt;&lt;/authors&gt;&lt;/contributors&gt;&lt;auth-address&gt;Institute of Child Health, University of Birmingham, Department of Paediatric Gastroenterology and Nutrition, UK.&lt;/auth-address&gt;&lt;titles&gt;&lt;title&gt;Current diagnosis, management and morbidity in paediatric inflammatory bowel disease&lt;/title&gt;&lt;secondary-title&gt;Acta Paediatr&lt;/secondary-title&gt;&lt;/titles&gt;&lt;periodical&gt;&lt;full-title&gt;Acta Paediatr&lt;/full-title&gt;&lt;/periodical&gt;&lt;pages&gt;400-5&lt;/pages&gt;&lt;volume&gt;90&lt;/volume&gt;&lt;number&gt;4&lt;/number&gt;&lt;edition&gt;2001/05/03&lt;/edition&gt;&lt;keywords&gt;&lt;keyword&gt;Adolescent&lt;/keyword&gt;&lt;keyword&gt;Body Height&lt;/keyword&gt;&lt;keyword&gt;Child&lt;/keyword&gt;&lt;keyword&gt;Child, Preschool&lt;/keyword&gt;&lt;keyword&gt;*Colitis, Ulcerative/diagnosis/physiopathology/therapy&lt;/keyword&gt;&lt;keyword&gt;Colonoscopy&lt;/keyword&gt;&lt;keyword&gt;*Crohn Disease/diagnosis/physiopathology/therapy&lt;/keyword&gt;&lt;keyword&gt;Humans&lt;/keyword&gt;&lt;keyword&gt;Infant&lt;/keyword&gt;&lt;keyword&gt;Morbidity&lt;/keyword&gt;&lt;keyword&gt;Nutritional Status&lt;/keyword&gt;&lt;keyword&gt;Retrospective Studies&lt;/keyword&gt;&lt;keyword&gt;Time Factors&lt;/keyword&gt;&lt;/keywords&gt;&lt;dates&gt;&lt;year&gt;2001&lt;/year&gt;&lt;pub-dates&gt;&lt;date&gt;Apr&lt;/date&gt;&lt;/pub-dates&gt;&lt;/dates&gt;&lt;isbn&gt;0803-5253 (Print)&amp;#xD;0803-5253&lt;/isbn&gt;&lt;accession-num&gt;11332930&lt;/accession-num&gt;&lt;urls&gt;&lt;/urls&gt;&lt;remote-database-provider&gt;NLM&lt;/remote-database-provider&gt;&lt;language&gt;eng&lt;/language&gt;&lt;/record&gt;&lt;/Cite&gt;&lt;/EndNote&gt;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2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E8229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ported</w:t>
      </w:r>
      <w:r w:rsidR="002023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at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="002023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ack of diarrhoea as a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resenting </w:t>
      </w:r>
      <w:r w:rsidR="002023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ymptom resulted in a significantly higher diagnostic delay for CD compared to those presenting with diarrhoea (15.2 vs 6.4 months; </w:t>
      </w:r>
      <w:r w:rsidR="00202333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p</w:t>
      </w:r>
      <w:r w:rsidR="0020233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=0.005).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Gerasimidis </w:t>
      </w:r>
      <w:r w:rsidR="00AE6088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ZXJhc2ltaWRpczwvQXV0aG9yPjxZZWFyPjIwMTM8L1ll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HZXJhc2ltaWRpczwvQXV0aG9yPjxZZWFyPjIwMTM8L1ll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4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83449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931C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owed that for CD, there </w:t>
      </w:r>
      <w:r w:rsidR="00661F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as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ignificantly lower diagnostic delay </w:t>
      </w:r>
      <w:r w:rsidR="00661F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or those 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ith severe anaemia compared to</w:t>
      </w:r>
      <w:r w:rsidR="00661F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ose with either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ild (3 </w:t>
      </w:r>
      <w:r w:rsidR="00AE6088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vs</w:t>
      </w:r>
      <w:r w:rsidR="00661F6F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.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6 months)</w:t>
      </w:r>
      <w:r w:rsidR="00661F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r no anaemia (3 </w:t>
      </w:r>
      <w:r w:rsidR="00661F6F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vs.</w:t>
      </w:r>
      <w:r w:rsidR="00661F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8 months)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Sawczenko </w:t>
      </w:r>
      <w:r w:rsidR="00AE6088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</w:t>
      </w:r>
      <w:r w:rsidR="0083449F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 xml:space="preserve">.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Sawczenko&lt;/Author&gt;&lt;Year&gt;2003&lt;/Year&gt;&lt;RecNum&gt;14143&lt;/RecNum&gt;&lt;DisplayText&gt;[33]&lt;/DisplayText&gt;&lt;record&gt;&lt;rec-number&gt;14143&lt;/rec-number&gt;&lt;foreign-keys&gt;&lt;key app="EN" db-id="peews9wt9002s7ettslp9z29vvrpxzaeddd2" timestamp="1640009956"&gt;14143&lt;/key&gt;&lt;/foreign-keys&gt;&lt;ref-type name="Journal Article"&gt;17&lt;/ref-type&gt;&lt;contributors&gt;&lt;authors&gt;&lt;author&gt;Sawczenko, A.&lt;/author&gt;&lt;author&gt;Sandhu, B. K.&lt;/author&gt;&lt;/authors&gt;&lt;/contributors&gt;&lt;auth-address&gt;Department of Gastroenterology and Nutrition, Bristol Children&amp;apos;s Hospital, Bristol, UK.&lt;/auth-address&gt;&lt;titles&gt;&lt;title&gt;Presenting features of inflammatory bowel disease in Great Britain and Ireland&lt;/title&gt;&lt;secondary-title&gt;Arch Dis Child&lt;/secondary-title&gt;&lt;/titles&gt;&lt;periodical&gt;&lt;full-title&gt;Arch Dis Child&lt;/full-title&gt;&lt;/periodical&gt;&lt;pages&gt;995-1000&lt;/pages&gt;&lt;volume&gt;88&lt;/volume&gt;&lt;number&gt;11&lt;/number&gt;&lt;edition&gt;2003/11/13&lt;/edition&gt;&lt;keywords&gt;&lt;keyword&gt;Abdominal Pain/etiology&lt;/keyword&gt;&lt;keyword&gt;Adolescent&lt;/keyword&gt;&lt;keyword&gt;Age of Onset&lt;/keyword&gt;&lt;keyword&gt;Body Height&lt;/keyword&gt;&lt;keyword&gt;Body Weight&lt;/keyword&gt;&lt;keyword&gt;Child&lt;/keyword&gt;&lt;keyword&gt;Child, Preschool&lt;/keyword&gt;&lt;keyword&gt;Diarrhea/etiology&lt;/keyword&gt;&lt;keyword&gt;Early Diagnosis&lt;/keyword&gt;&lt;keyword&gt;Granuloma/diagnosis&lt;/keyword&gt;&lt;keyword&gt;Growth Disorders/etiology&lt;/keyword&gt;&lt;keyword&gt;Humans&lt;/keyword&gt;&lt;keyword&gt;Infant&lt;/keyword&gt;&lt;keyword&gt;Inflammatory Bowel Diseases/*complications/diagnosis/physiopathology&lt;/keyword&gt;&lt;keyword&gt;Mouth Diseases/diagnosis&lt;/keyword&gt;&lt;keyword&gt;Prospective Studies&lt;/keyword&gt;&lt;keyword&gt;Sex Distribution&lt;/keyword&gt;&lt;keyword&gt;Time Factors&lt;/keyword&gt;&lt;keyword&gt;Weight Loss&lt;/keyword&gt;&lt;/keywords&gt;&lt;dates&gt;&lt;year&gt;2003&lt;/year&gt;&lt;pub-dates&gt;&lt;date&gt;Nov&lt;/date&gt;&lt;/pub-dates&gt;&lt;/dates&gt;&lt;isbn&gt;0003-9888 (Print)&amp;#xD;0003-9888&lt;/isbn&gt;&lt;accession-num&gt;14612366&lt;/accession-num&gt;&lt;urls&gt;&lt;/urls&gt;&lt;custom2&gt;PMC1719349&lt;/custom2&gt;&lt;electronic-resource-num&gt;10.1136/adc.88.11.995&lt;/electronic-resource-num&gt;&lt;remote-database-provider&gt;NLM&lt;/remote-database-provider&gt;&lt;language&gt;eng&lt;/language&gt;&lt;/record&gt;&lt;/Cite&gt;&lt;/EndNote&gt;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33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164A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3449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monstrated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at oral disease in CD </w:t>
      </w:r>
      <w:r w:rsidR="007F17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as 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ssociated with significantly higher delays versus other disease activity (8 vs 6 months; </w:t>
      </w:r>
      <w:r w:rsidR="00AE6088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p</w:t>
      </w:r>
      <w:r w:rsidR="00AE60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=0.04)</w:t>
      </w:r>
      <w:r w:rsidR="00145D0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216A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</w:t>
      </w:r>
      <w:r w:rsidR="000216AA" w:rsidRPr="00CF628D">
        <w:rPr>
          <w:rFonts w:asciiTheme="minorHAnsi" w:eastAsia="Times New Roman" w:hAnsiTheme="minorHAnsi" w:cstheme="majorBidi"/>
          <w:b/>
          <w:bCs/>
          <w:color w:val="000000" w:themeColor="text1"/>
          <w:sz w:val="24"/>
          <w:szCs w:val="24"/>
        </w:rPr>
        <w:t>Table 3</w:t>
      </w:r>
      <w:r w:rsidR="00E023D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B3497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</w:p>
    <w:p w14:paraId="28D62BFF" w14:textId="67ACC884" w:rsidR="00255706" w:rsidRPr="00CF628D" w:rsidRDefault="00F7413D" w:rsidP="00E13218">
      <w:pPr>
        <w:spacing w:line="480" w:lineRule="auto"/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i/>
          <w:color w:val="000000" w:themeColor="text1"/>
          <w:sz w:val="24"/>
          <w:szCs w:val="24"/>
        </w:rPr>
        <w:lastRenderedPageBreak/>
        <w:t>Quality Assessment</w:t>
      </w:r>
    </w:p>
    <w:p w14:paraId="2FBA0305" w14:textId="009B8999" w:rsidR="00F7413D" w:rsidRPr="00CF628D" w:rsidRDefault="00173A71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Using independent blind assessment, 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20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602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cored the highest score for </w:t>
      </w:r>
      <w:r w:rsidR="006D307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rue representativeness of </w:t>
      </w:r>
      <w:r w:rsidR="008F434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ir </w:t>
      </w:r>
      <w:r w:rsidR="006D307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elected 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amples and the remaining four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ere somewhat representative of the general population.</w:t>
      </w:r>
      <w:r w:rsidR="00223A6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ll included </w:t>
      </w:r>
      <w:r w:rsidR="001602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tudies 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cored the highest available score for ascertainment of exposure</w:t>
      </w:r>
      <w:r w:rsidR="00223A6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sing secure medical records to determine diagnosis. Eighteen</w:t>
      </w:r>
      <w:r w:rsidR="00D0576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1602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certain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d the</w:t>
      </w:r>
      <w:r w:rsidR="00F741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utcome</w:t>
      </w:r>
      <w:r w:rsidR="00BD170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delay through record linkage, with the remaining 6 via self-report</w:t>
      </w:r>
      <w:r w:rsidR="0008728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</w:p>
    <w:p w14:paraId="67A3A153" w14:textId="77777777" w:rsidR="002E1BF5" w:rsidRPr="00CF628D" w:rsidRDefault="002E1BF5" w:rsidP="00E13218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</w:p>
    <w:p w14:paraId="4AD473D9" w14:textId="00D788B1" w:rsidR="00DB5D25" w:rsidRPr="00CF628D" w:rsidRDefault="00DB5D25" w:rsidP="00E13218">
      <w:pPr>
        <w:spacing w:line="480" w:lineRule="auto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Discussion</w:t>
      </w:r>
    </w:p>
    <w:p w14:paraId="2DF63918" w14:textId="7A140A86" w:rsidR="00A2650F" w:rsidRPr="00CF628D" w:rsidRDefault="00F7678C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ur </w:t>
      </w:r>
      <w:r w:rsidR="00DD6BD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ystematic review exami</w:t>
      </w:r>
      <w:r w:rsidR="0003105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ing</w:t>
      </w:r>
      <w:r w:rsidR="00DD6BD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extent of diagnostic delay in paediatric cases of 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BD fou</w:t>
      </w:r>
      <w:r w:rsidR="003036A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d that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on average,</w:t>
      </w:r>
      <w:r w:rsidR="003036A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770B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majority of </w:t>
      </w:r>
      <w:r w:rsidR="003036A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hildren 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th Crohn’s Disease </w:t>
      </w:r>
      <w:r w:rsidR="00B770B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ll 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ceiv</w:t>
      </w:r>
      <w:r w:rsidR="00B770B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ir final diagnosis</w:t>
      </w:r>
      <w:r w:rsidR="009071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8D3F3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ithin 6 months of their first</w:t>
      </w:r>
      <w:r w:rsidR="009071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ymptom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d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468A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atients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th Ulcerative Colitis 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generally receiv</w:t>
      </w:r>
      <w:r w:rsidR="00E468A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g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 prompter diagnosis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thin 3 months.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071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owever, there remain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071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stances of diagnoses taking </w:t>
      </w:r>
      <w:r w:rsidR="00460E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any more</w:t>
      </w:r>
      <w:r w:rsidR="009071E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, even years, to be made. 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ough several 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isease, healthcare 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d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atient</w:t>
      </w:r>
      <w:r w:rsidR="0034035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-related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908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haracteristics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60E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ave been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hown to be associated with 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uch 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elay</w:t>
      </w:r>
      <w:r w:rsidR="005434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 in diagnosis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BB607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is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formation is too limited to draw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irm 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onclusions on those children vulnerable to experiencing delay.</w:t>
      </w:r>
      <w:r w:rsidR="00FF53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</w:p>
    <w:p w14:paraId="570F70C9" w14:textId="77777777" w:rsidR="009071E6" w:rsidRPr="00CF628D" w:rsidRDefault="009071E6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0FFE15B6" w14:textId="7CABFC58" w:rsidR="00D04C13" w:rsidRPr="00CF628D" w:rsidRDefault="00BB6072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bookmarkStart w:id="5" w:name="_Hlk89868161"/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ue to heterogeneity of </w:t>
      </w:r>
      <w:r w:rsidR="00975B3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cluded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</w:t>
      </w:r>
      <w:r w:rsidR="00975B3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e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we are unable to </w:t>
      </w:r>
      <w:r w:rsidR="000752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make direct 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ferences</w:t>
      </w:r>
      <w:r w:rsidR="000752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 to whether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issue of diagnostic delay </w:t>
      </w:r>
      <w:r w:rsidR="000752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has improved over</w:t>
      </w:r>
      <w:r w:rsidR="00A845A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ime</w:t>
      </w:r>
      <w:r w:rsidR="000752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However, Timmer et al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hdPC9EaXNwbGF5VGV4dD48cmVjb3Jk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aW1tZXI8L0F1dGhvcj48WWVhcj4yMDExPC9ZZWFyPjxS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28613C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8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B4061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0752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d examine the extent of delay over several time periods in Germany (Up to 1995, 1996-1999, 2000-2003, 2004-2007, 2008-2009)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75B3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l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ough they urge caution with their results, time to diagnosis did improve across </w:t>
      </w:r>
      <w:r w:rsidR="00460E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se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ime-period. </w:t>
      </w:r>
      <w:bookmarkEnd w:id="5"/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urthermore, the issue of particularly protracted periods to receive a diagnosis (medians between 1-2 years) 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hich we identified in recent studies</w:t>
      </w:r>
      <w:r w:rsidR="00460E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ere </w:t>
      </w:r>
      <w:r w:rsidR="006C4D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solated to 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just three outlier</w:t>
      </w:r>
      <w:r w:rsidR="00460EC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rom 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>India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OF08L0Rpc3BsYXlUZXh0Pjxy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BdmluYXNoPC9BdXRob3I+PFllYXI+MjAwOTwvWWVhcj48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, 48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&amp; Saudi Arabia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ZdPC9EaXNwbGF5VGV4dD48cmVjb3Jk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</w:fldData>
        </w:fldCha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28613C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6]</w:t>
      </w:r>
      <w:r w:rsidR="0028613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with contrasting healthcare systems to the majority of studies </w:t>
      </w:r>
      <w:r w:rsidR="00D04C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e identified from 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uropean</w:t>
      </w:r>
      <w:r w:rsidR="00E93F6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North American</w:t>
      </w:r>
      <w:r w:rsidR="00D318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untries.</w:t>
      </w:r>
    </w:p>
    <w:p w14:paraId="4B2900E8" w14:textId="77777777" w:rsidR="00460EC2" w:rsidRPr="00CF628D" w:rsidRDefault="00460EC2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0AD41105" w14:textId="77777777" w:rsidR="00C95CAC" w:rsidRPr="00CF628D" w:rsidRDefault="00CE367C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</w:t>
      </w:r>
      <w:r w:rsidR="007076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n comparing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D </w:t>
      </w:r>
      <w:r w:rsidR="007076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d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C</w:t>
      </w:r>
      <w:r w:rsidR="0070765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diagnostic delay 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as longer for</w:t>
      </w:r>
      <w:r w:rsidR="000440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D 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cross </w:t>
      </w:r>
      <w:r w:rsidR="004F0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ur</w:t>
      </w:r>
      <w:r w:rsidR="002E1BF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view</w:t>
      </w:r>
      <w:r w:rsidR="004F0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verall and within individual studies which had made such comparisons directly within the same sample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This </w:t>
      </w:r>
      <w:r w:rsidR="004F0F3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creased diagnostic delay for patients with CD coul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d be due to CD symptoms being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more insidious and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less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larming</w:t>
      </w:r>
      <w:r w:rsidR="00AB0B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o both patients and healthcare professionals</w:t>
      </w:r>
      <w:r w:rsidR="007C23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</w:t>
      </w:r>
      <w:r w:rsidR="007C23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less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pecific than</w:t>
      </w:r>
      <w:r w:rsidR="007C23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ose for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UC. CD can </w:t>
      </w:r>
      <w:r w:rsidR="007C23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lso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ccur anywhere along the </w:t>
      </w:r>
      <w:r w:rsidR="008D3F3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gastrointestinal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ract</w:t>
      </w:r>
      <w:r w:rsidR="007C234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hile UC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ommences in the rectum and extends proximally within the colon for a variable extent</w:t>
      </w:r>
      <w:r w:rsidR="008D3F3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406D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b3JyZXM8L0F1dGhvcj48WWVhcj4yMDE3PC9ZZWFyPjxS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Ub3JyZXM8L0F1dGhvcj48WWVhcj4yMDE3PC9ZZWFyPjxS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406D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406D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1, 52]</w:t>
      </w:r>
      <w:r w:rsidR="00406D0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refore,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dentification of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UC </w:t>
      </w:r>
      <w:r w:rsidR="00D96F5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 the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lon makes it easier to identify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 it is more readily visualised at endoscopy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 Classically, UC presents with rectal bleeding which may prompt referral and investigation by the physician</w: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NYXlvcjwvQXV0aG9yPjxZZWFyPjIwMTY8L1llYXI+PFJl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</w:fldData>
        </w:fldChar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NYXlvcjwvQXV0aG9yPjxZZWFyPjIwMTY8L1llYXI+PFJl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</w:fldData>
        </w:fldChar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3E47B3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4, 5]</w: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727F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IMs may </w:t>
      </w:r>
      <w:r w:rsidR="0048525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lso appear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efore, or even </w:t>
      </w:r>
      <w:r w:rsidR="0048525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vert attention from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gastrointestinal symptoms of IBD</w:t>
      </w:r>
      <w:r w:rsidR="0015054C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HcmV1dGVyPC9BdXRob3I+PFllYXI+MjAxNzwvWWVhcj48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</w:fldData>
        </w:fldChar>
      </w:r>
      <w:r w:rsidR="003E47B3" w:rsidRPr="00CF628D">
        <w:rPr>
          <w:rFonts w:asciiTheme="minorHAnsi" w:eastAsia="Times New Roman" w:hAnsiTheme="minorHAnsi"/>
          <w:sz w:val="24"/>
          <w:szCs w:val="24"/>
        </w:rPr>
        <w:instrText xml:space="preserve"> ADDIN EN.CITE </w:instrText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HcmV1dGVyPC9BdXRob3I+PFllYXI+MjAxNzwvWWVhcj48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</w:fldData>
        </w:fldChar>
      </w:r>
      <w:r w:rsidR="003E47B3" w:rsidRPr="00CF628D">
        <w:rPr>
          <w:rFonts w:asciiTheme="minorHAnsi" w:eastAsia="Times New Roman" w:hAnsiTheme="minorHAnsi"/>
          <w:sz w:val="24"/>
          <w:szCs w:val="24"/>
        </w:rPr>
        <w:instrText xml:space="preserve"> ADDIN EN.CITE.DATA </w:instrText>
      </w:r>
      <w:r w:rsidR="003E47B3" w:rsidRPr="00CF628D">
        <w:rPr>
          <w:rFonts w:asciiTheme="minorHAnsi" w:eastAsia="Times New Roman" w:hAnsiTheme="minorHAnsi"/>
          <w:sz w:val="24"/>
          <w:szCs w:val="24"/>
        </w:rPr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3E47B3" w:rsidRPr="00CF628D">
        <w:rPr>
          <w:rFonts w:asciiTheme="minorHAnsi" w:eastAsia="Times New Roman" w:hAnsiTheme="minorHAnsi"/>
          <w:sz w:val="24"/>
          <w:szCs w:val="24"/>
        </w:rPr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3E47B3" w:rsidRPr="00CF628D">
        <w:rPr>
          <w:rFonts w:asciiTheme="minorHAnsi" w:eastAsia="Times New Roman" w:hAnsiTheme="minorHAnsi"/>
          <w:noProof/>
          <w:sz w:val="24"/>
          <w:szCs w:val="24"/>
        </w:rPr>
        <w:t>[10]</w:t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15054C" w:rsidRPr="00CF628D">
        <w:rPr>
          <w:rFonts w:asciiTheme="minorHAnsi" w:eastAsia="Times New Roman" w:hAnsiTheme="minorHAnsi"/>
          <w:sz w:val="24"/>
          <w:szCs w:val="24"/>
        </w:rPr>
        <w:t>.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sene </w:t>
      </w:r>
      <w:r w:rsidR="0092613F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E04723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Jc2VuZTwvQXV0aG9yPjxZZWFyPjIwMTU8L1llYXI+PFJl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Jc2VuZTwvQXV0aG9yPjxZZWFyPjIwMTU8L1llYXI+PFJl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3E47B3" w:rsidRPr="00CF628D">
        <w:rPr>
          <w:rFonts w:asciiTheme="minorHAnsi" w:eastAsia="Times New Roman" w:hAnsiTheme="minorHAnsi"/>
          <w:sz w:val="24"/>
          <w:szCs w:val="24"/>
        </w:rPr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53]</w:t>
      </w:r>
      <w:r w:rsidR="003E47B3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howed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at patients with CD are twice </w:t>
      </w:r>
      <w:r w:rsidR="00E27A5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s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ikely to develop EIMs than those with UC</w:t>
      </w:r>
      <w:r w:rsidR="00E27A5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7912F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27A5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is may result in m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sdiagnosis</w:t>
      </w:r>
      <w:r w:rsidR="00E27A5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rior to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 correct IBD diagnosis</w:t>
      </w:r>
      <w:r w:rsidR="00AC384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1325B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A276E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Jose </w:t>
      </w:r>
      <w:r w:rsidR="00B840B9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2313E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Kb3NlPC9BdXRob3I+PFllYXI+MjAwOTwvWWVhcj48UmVj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Kb3NlPC9BdXRob3I+PFllYXI+MjAwOTwvWWVhcj48UmVj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4]</w:t>
      </w:r>
      <w:r w:rsidR="003E47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F7A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ound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at 6% of a </w:t>
      </w:r>
      <w:r w:rsidR="006E0E3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aediatric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BD patient</w:t>
      </w:r>
      <w:r w:rsidR="00BF7A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ample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evelop</w:t>
      </w:r>
      <w:r w:rsidR="00BF7A6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d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t least one EIM before diagnosis</w:t>
      </w:r>
      <w:r w:rsidR="006E0E3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1325B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E0E3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</w:t>
      </w:r>
      <w:r w:rsidR="00BE21F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rthermore</w:t>
      </w:r>
      <w:r w:rsidR="001325B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B840B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D5072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rdizzone </w:t>
      </w:r>
      <w:r w:rsidR="00D50726"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="00D5072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Ardizzone&lt;/Author&gt;&lt;Year&gt;2008&lt;/Year&gt;&lt;RecNum&gt;14165&lt;/RecNum&gt;&lt;DisplayText&gt;[55]&lt;/DisplayText&gt;&lt;record&gt;&lt;rec-number&gt;14165&lt;/rec-number&gt;&lt;foreign-keys&gt;&lt;key app="EN" db-id="peews9wt9002s7ettslp9z29vvrpxzaeddd2" timestamp="1640017178"&gt;14165&lt;/key&gt;&lt;/foreign-keys&gt;&lt;ref-type name="Journal Article"&gt;17&lt;/ref-type&gt;&lt;contributors&gt;&lt;authors&gt;&lt;author&gt;Ardizzone, S.&lt;/author&gt;&lt;author&gt;Puttini, P. S.&lt;/author&gt;&lt;author&gt;Cassinotti, A.&lt;/author&gt;&lt;author&gt;Porro, G. B.&lt;/author&gt;&lt;/authors&gt;&lt;/contributors&gt;&lt;auth-address&gt;Chair of Gastroenterology, &amp;quot;L. Sacco&amp;quot; University Hospital, Milan, Italy. samari1@tin.it&lt;/auth-address&gt;&lt;titles&gt;&lt;title&gt;Extraintestinal manifestations of inflammatory bowel disease&lt;/title&gt;&lt;secondary-title&gt;Dig Liver Dis&lt;/secondary-title&gt;&lt;/titles&gt;&lt;periodical&gt;&lt;full-title&gt;Dig Liver Dis&lt;/full-title&gt;&lt;/periodical&gt;&lt;pages&gt;S253-9&lt;/pages&gt;&lt;volume&gt;40 Suppl 2&lt;/volume&gt;&lt;edition&gt;2008/07/05&lt;/edition&gt;&lt;keywords&gt;&lt;keyword&gt;Anti-Inflammatory Agents/therapeutic use&lt;/keyword&gt;&lt;keyword&gt;Autoimmune Diseases/*complications/diagnosis/drug therapy&lt;/keyword&gt;&lt;keyword&gt;Bone Diseases, Metabolic/complications&lt;/keyword&gt;&lt;keyword&gt;Colitis, Ulcerative/*complications/immunology&lt;/keyword&gt;&lt;keyword&gt;Crohn Disease/*complications/immunology&lt;/keyword&gt;&lt;keyword&gt;Humans&lt;/keyword&gt;&lt;keyword&gt;Rheumatic Diseases/complications&lt;/keyword&gt;&lt;keyword&gt;Skin Diseases/complications&lt;/keyword&gt;&lt;/keywords&gt;&lt;dates&gt;&lt;year&gt;2008&lt;/year&gt;&lt;pub-dates&gt;&lt;date&gt;Jul&lt;/date&gt;&lt;/pub-dates&gt;&lt;/dates&gt;&lt;isbn&gt;1590-8658&lt;/isbn&gt;&lt;accession-num&gt;18598997&lt;/accession-num&gt;&lt;urls&gt;&lt;/urls&gt;&lt;electronic-resource-num&gt;10.1016/s1590-8658(08)60534-4&lt;/electronic-resource-num&gt;&lt;remote-database-provider&gt;NLM&lt;/remote-database-provider&gt;&lt;language&gt;eng&lt;/language&gt;&lt;/record&gt;&lt;/Cite&gt;&lt;/EndNote&gt;</w:instrTex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5]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9512D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E0E3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ound</w:t>
      </w:r>
      <w:r w:rsidR="009512D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at the </w:t>
      </w:r>
      <w:r w:rsidR="00983CC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resence</w:t>
      </w:r>
      <w:r w:rsidR="009512D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one EIM increases the susceptibility to develop other manifestations. </w:t>
      </w:r>
    </w:p>
    <w:p w14:paraId="69B209D0" w14:textId="77777777" w:rsidR="00C95CAC" w:rsidRPr="00CF628D" w:rsidRDefault="00C95CAC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6B5AF195" w14:textId="415B6156" w:rsidR="00A2650F" w:rsidRPr="00CF628D" w:rsidRDefault="0092613F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isdiagnosis could</w:t>
      </w:r>
      <w:r w:rsidR="00AC384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lso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ccur due to similar presentations and thus</w:t>
      </w:r>
      <w:r w:rsidR="00D2695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eading to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isinterpretation of symptoms or</w:t>
      </w:r>
      <w:r w:rsidR="00BD6EF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nfusing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current symptoms with a co-existing illness</w:t>
      </w:r>
      <w:r w:rsidR="009118B7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begin"/>
      </w:r>
      <w:r w:rsidR="00A87DFC" w:rsidRPr="00CF628D">
        <w:rPr>
          <w:rFonts w:asciiTheme="minorHAnsi" w:eastAsia="Times New Roman" w:hAnsiTheme="minorHAnsi"/>
          <w:sz w:val="24"/>
          <w:szCs w:val="24"/>
        </w:rPr>
        <w:instrText xml:space="preserve"> ADDIN EN.CITE &lt;EndNote&gt;&lt;Cite&gt;&lt;Author&gt;Beasley&lt;/Author&gt;&lt;Year&gt;1992&lt;/Year&gt;&lt;RecNum&gt;14160&lt;/RecNum&gt;&lt;DisplayText&gt;[21]&lt;/DisplayText&gt;&lt;record&gt;&lt;rec-number&gt;14160&lt;/rec-number&gt;&lt;foreign-keys&gt;&lt;key app="EN" db-id="peews9wt9002s7ettslp9z29vvrpxzaeddd2" timestamp="1640013866"&gt;14160&lt;/key&gt;&lt;/foreign-keys&gt;&lt;ref-type name="Journal Article"&gt;17&lt;/ref-type&gt;&lt;contributors&gt;&lt;authors&gt;&lt;author&gt;Beasley, Spencer W.&lt;/author&gt;&lt;author&gt;Cameron, Donald J. S.&lt;/author&gt;&lt;author&gt;McLain, Bruce I.&lt;/author&gt;&lt;author&gt;Davidson, Patricia M.&lt;/author&gt;&lt;author&gt;Stokes, Keith B.&lt;/author&gt;&lt;/authors&gt;&lt;/contributors&gt;&lt;titles&gt;&lt;title&gt;Diagnostic delay in Crohn&amp;apos;s disease&lt;/title&gt;&lt;secondary-title&gt;Pediatric Surgery International&lt;/secondary-title&gt;&lt;/titles&gt;&lt;periodical&gt;&lt;full-title&gt;Pediatric Surgery International&lt;/full-title&gt;&lt;/periodical&gt;&lt;pages&gt;171-173&lt;/pages&gt;&lt;volume&gt;7&lt;/volume&gt;&lt;number&gt;3&lt;/number&gt;&lt;dates&gt;&lt;year&gt;1992&lt;/year&gt;&lt;pub-dates&gt;&lt;date&gt;1992/05/01&lt;/date&gt;&lt;/pub-dates&gt;&lt;/dates&gt;&lt;isbn&gt;1437-9813&lt;/isbn&gt;&lt;urls&gt;&lt;related-urls&gt;&lt;url&gt;https://doi.org/10.1007/BF00175831&lt;/url&gt;&lt;/related-urls&gt;&lt;/urls&gt;&lt;electronic-resource-num&gt;10.1007/BF00175831&lt;/electronic-resource-num&gt;&lt;/record&gt;&lt;/Cite&gt;&lt;/EndNote&gt;</w:instrTex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A87DFC" w:rsidRPr="00CF628D">
        <w:rPr>
          <w:rFonts w:asciiTheme="minorHAnsi" w:eastAsia="Times New Roman" w:hAnsiTheme="minorHAnsi"/>
          <w:noProof/>
          <w:sz w:val="24"/>
          <w:szCs w:val="24"/>
        </w:rPr>
        <w:t>[21]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9118B7" w:rsidRPr="00CF628D">
        <w:rPr>
          <w:rFonts w:asciiTheme="minorHAnsi" w:eastAsia="Times New Roman" w:hAnsiTheme="minorHAnsi"/>
          <w:sz w:val="24"/>
          <w:szCs w:val="24"/>
        </w:rPr>
        <w:t>.</w:t>
      </w:r>
      <w:r w:rsidR="00CD212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67778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 this regard, </w:t>
      </w:r>
      <w:r w:rsidR="00D46F0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ard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i/>
          <w:iCs/>
          <w:color w:val="000000" w:themeColor="text1"/>
          <w:sz w:val="24"/>
          <w:szCs w:val="24"/>
        </w:rPr>
        <w:t>et al.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Card&lt;/Author&gt;&lt;Year&gt;2014&lt;/Year&gt;&lt;RecNum&gt;14166&lt;/RecNum&gt;&lt;DisplayText&gt;[56]&lt;/DisplayText&gt;&lt;record&gt;&lt;rec-number&gt;14166&lt;/rec-number&gt;&lt;foreign-keys&gt;&lt;key app="EN" db-id="peews9wt9002s7ettslp9z29vvrpxzaeddd2" timestamp="1640017260"&gt;14166&lt;/key&gt;&lt;/foreign-keys&gt;&lt;ref-type name="Journal Article"&gt;17&lt;/ref-type&gt;&lt;contributors&gt;&lt;authors&gt;&lt;author&gt;Card, T. R.&lt;/author&gt;&lt;author&gt;Siffledeen, J.&lt;/author&gt;&lt;author&gt;Fleming, K. M.&lt;/author&gt;&lt;/authors&gt;&lt;/contributors&gt;&lt;auth-address&gt;University of Nottingham, Division of Epidemiology and Public Health, Nottingham City Hospital, UK.&amp;#xD;Translational Gastroenterology Unit, John Radcliffe Hospital, University of Oxford, UK.&lt;/auth-address&gt;&lt;titles&gt;&lt;title&gt;Are IBD patients more likely to have a prior diagnosis of irritable bowel syndrome? Report of a case-control study in the General Practice Research Database&lt;/title&gt;&lt;secondary-title&gt;United European Gastroenterol J&lt;/secondary-title&gt;&lt;/titles&gt;&lt;periodical&gt;&lt;full-title&gt;United European Gastroenterol J&lt;/full-title&gt;&lt;/periodical&gt;&lt;pages&gt;505-12&lt;/pages&gt;&lt;volume&gt;2&lt;/volume&gt;&lt;number&gt;6&lt;/number&gt;&lt;edition&gt;2014/12/03&lt;/edition&gt;&lt;keywords&gt;&lt;keyword&gt;Inflammatory bowel diseases&lt;/keyword&gt;&lt;keyword&gt;case-control study&lt;/keyword&gt;&lt;keyword&gt;epidemiology&lt;/keyword&gt;&lt;keyword&gt;irritable bowel syndrome&lt;/keyword&gt;&lt;keyword&gt;misdiagnosis&lt;/keyword&gt;&lt;/keywords&gt;&lt;dates&gt;&lt;year&gt;2014&lt;/year&gt;&lt;pub-dates&gt;&lt;date&gt;Dec&lt;/date&gt;&lt;/pub-dates&gt;&lt;/dates&gt;&lt;isbn&gt;2050-6406 (Print)&amp;#xD;2050-6406&lt;/isbn&gt;&lt;accession-num&gt;25452846&lt;/accession-num&gt;&lt;urls&gt;&lt;/urls&gt;&lt;custom2&gt;PMC4245306&lt;/custom2&gt;&lt;electronic-resource-num&gt;10.1177/2050640614554217&lt;/electronic-resource-num&gt;&lt;remote-database-provider&gt;NLM&lt;/remote-database-provider&gt;&lt;language&gt;eng&lt;/language&gt;&lt;/record&gt;&lt;/Cite&gt;&lt;/EndNote&gt;</w:instrTex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6]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2E0A97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ound </w:t>
      </w:r>
      <w:r w:rsidR="0067778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at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10% of IBD cases are misdiagnosed as i</w:t>
      </w:r>
      <w:r w:rsidR="006E54A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ritable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owel syndrome</w:t>
      </w:r>
      <w:r w:rsidR="001D1C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(IBS)</w:t>
      </w:r>
      <w:r w:rsidR="007912F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455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d that </w:t>
      </w:r>
      <w:r w:rsidR="0040336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</w:t>
      </w:r>
      <w:r w:rsidR="001D1C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re has been a rise in </w:t>
      </w:r>
      <w:r w:rsidR="00453D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BS</w:t>
      </w:r>
      <w:r w:rsidR="001D1C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ases 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where</w:t>
      </w:r>
      <w:r w:rsidR="001D1C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hysicians 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ttribute the symptoms to</w:t>
      </w:r>
      <w:r w:rsidR="001D1CD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BD</w:t>
      </w:r>
      <w:r w:rsidR="002365C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C50C6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hysicians could also</w:t>
      </w:r>
      <w:r w:rsidR="00C213C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be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>attempt</w:t>
      </w:r>
      <w:r w:rsidR="00C213C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g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o solve the presenting problem</w:t>
      </w:r>
      <w:r w:rsidR="00C213C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ather than the underlying disease. For example, iron-deficiency anaemia could be labelled as the diagnosis</w:t>
      </w:r>
      <w:r w:rsidR="00C70D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ather than further investigating the cause of the anaemia</w:t>
      </w:r>
      <w:r w:rsidR="006E7F67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begin"/>
      </w:r>
      <w:r w:rsidR="00A87DFC" w:rsidRPr="00CF628D">
        <w:rPr>
          <w:rFonts w:asciiTheme="minorHAnsi" w:eastAsia="Times New Roman" w:hAnsiTheme="minorHAnsi"/>
          <w:sz w:val="24"/>
          <w:szCs w:val="24"/>
        </w:rPr>
        <w:instrText xml:space="preserve"> ADDIN EN.CITE &lt;EndNote&gt;&lt;Cite&gt;&lt;Author&gt;Beasley&lt;/Author&gt;&lt;Year&gt;1992&lt;/Year&gt;&lt;RecNum&gt;14160&lt;/RecNum&gt;&lt;DisplayText&gt;[21]&lt;/DisplayText&gt;&lt;record&gt;&lt;rec-number&gt;14160&lt;/rec-number&gt;&lt;foreign-keys&gt;&lt;key app="EN" db-id="peews9wt9002s7ettslp9z29vvrpxzaeddd2" timestamp="1640013866"&gt;14160&lt;/key&gt;&lt;/foreign-keys&gt;&lt;ref-type name="Journal Article"&gt;17&lt;/ref-type&gt;&lt;contributors&gt;&lt;authors&gt;&lt;author&gt;Beasley, Spencer W.&lt;/author&gt;&lt;author&gt;Cameron, Donald J. S.&lt;/author&gt;&lt;author&gt;McLain, Bruce I.&lt;/author&gt;&lt;author&gt;Davidson, Patricia M.&lt;/author&gt;&lt;author&gt;Stokes, Keith B.&lt;/author&gt;&lt;/authors&gt;&lt;/contributors&gt;&lt;titles&gt;&lt;title&gt;Diagnostic delay in Crohn&amp;apos;s disease&lt;/title&gt;&lt;secondary-title&gt;Pediatric Surgery International&lt;/secondary-title&gt;&lt;/titles&gt;&lt;periodical&gt;&lt;full-title&gt;Pediatric Surgery International&lt;/full-title&gt;&lt;/periodical&gt;&lt;pages&gt;171-173&lt;/pages&gt;&lt;volume&gt;7&lt;/volume&gt;&lt;number&gt;3&lt;/number&gt;&lt;dates&gt;&lt;year&gt;1992&lt;/year&gt;&lt;pub-dates&gt;&lt;date&gt;1992/05/01&lt;/date&gt;&lt;/pub-dates&gt;&lt;/dates&gt;&lt;isbn&gt;1437-9813&lt;/isbn&gt;&lt;urls&gt;&lt;related-urls&gt;&lt;url&gt;https://doi.org/10.1007/BF00175831&lt;/url&gt;&lt;/related-urls&gt;&lt;/urls&gt;&lt;electronic-resource-num&gt;10.1007/BF00175831&lt;/electronic-resource-num&gt;&lt;/record&gt;&lt;/Cite&gt;&lt;/EndNote&gt;</w:instrTex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A87DFC" w:rsidRPr="00CF628D">
        <w:rPr>
          <w:rFonts w:asciiTheme="minorHAnsi" w:eastAsia="Times New Roman" w:hAnsiTheme="minorHAnsi"/>
          <w:noProof/>
          <w:sz w:val="24"/>
          <w:szCs w:val="24"/>
        </w:rPr>
        <w:t>[21]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6E7F67" w:rsidRPr="00CF628D">
        <w:rPr>
          <w:rFonts w:asciiTheme="minorHAnsi" w:eastAsia="Times New Roman" w:hAnsiTheme="minorHAnsi"/>
          <w:sz w:val="24"/>
          <w:szCs w:val="24"/>
        </w:rPr>
        <w:t>.</w:t>
      </w:r>
      <w:r w:rsidR="00D375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996EB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lso, a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bdominal pain, a symptom of both UC and CD, is sometimes classified as “functional”, and not warranting </w:t>
      </w:r>
      <w:r w:rsidR="007D4AA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y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urther investigations</w:t>
      </w:r>
      <w:r w:rsidR="008B6BA3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&lt;EndNote&gt;&lt;Cite&gt;&lt;Author&gt;McClellan&lt;/Author&gt;&lt;Year&gt;2021&lt;/Year&gt;&lt;RecNum&gt;14167&lt;/RecNum&gt;&lt;DisplayText&gt;[57]&lt;/DisplayText&gt;&lt;record&gt;&lt;rec-number&gt;14167&lt;/rec-number&gt;&lt;foreign-keys&gt;&lt;key app="EN" db-id="peews9wt9002s7ettslp9z29vvrpxzaeddd2" timestamp="1640017381"&gt;14167&lt;/key&gt;&lt;/foreign-keys&gt;&lt;ref-type name="Book Section"&gt;5&lt;/ref-type&gt;&lt;contributors&gt;&lt;authors&gt;&lt;author&gt;McClellan, N.&lt;/author&gt;&lt;author&gt;Ahlawat, R.&lt;/author&gt;&lt;/authors&gt;&lt;/contributors&gt;&lt;auth-address&gt;Marshfield Clinic&amp;#xD;Marshfield Clinic Un Wisconsin-Madison&lt;/auth-address&gt;&lt;titles&gt;&lt;title&gt;Functional Abdominal Pain In Children&lt;/title&gt;&lt;secondary-title&gt;StatPearls&lt;/secondary-title&gt;&lt;/titles&gt;&lt;dates&gt;&lt;year&gt;2021&lt;/year&gt;&lt;/dates&gt;&lt;pub-location&gt;Treasure Island (FL)&lt;/pub-location&gt;&lt;publisher&gt;StatPearls Publishing&amp;#xD;Copyright © 2021, StatPearls Publishing LLC.&lt;/publisher&gt;&lt;accession-num&gt;30725983&lt;/accession-num&gt;&lt;urls&gt;&lt;/urls&gt;&lt;language&gt;eng&lt;/language&gt;&lt;/record&gt;&lt;/Cite&gt;&lt;/EndNote&gt;</w:instrTex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57]</w:t>
      </w:r>
      <w:r w:rsidR="005010BC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DA5AA4" w:rsidRPr="00CF628D">
        <w:rPr>
          <w:rFonts w:asciiTheme="minorHAnsi" w:eastAsia="Times New Roman" w:hAnsiTheme="minorHAnsi"/>
          <w:sz w:val="24"/>
          <w:szCs w:val="24"/>
        </w:rPr>
        <w:t>.</w:t>
      </w:r>
      <w:r w:rsidR="00ED4E1E" w:rsidRPr="00CF628D">
        <w:rPr>
          <w:rFonts w:asciiTheme="minorHAnsi" w:eastAsia="Times New Roman" w:hAnsiTheme="minorHAnsi"/>
          <w:sz w:val="24"/>
          <w:szCs w:val="24"/>
        </w:rPr>
        <w:t xml:space="preserve"> Finally,</w:t>
      </w:r>
      <w:r w:rsidR="00BE278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D4E1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</w:t>
      </w:r>
      <w:r w:rsidR="00B83A3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 some regions, such as Japan, medical facilities do not provide easy access to colonoscopy for paediatric patients which may also contribute to the delay</w:t>
      </w:r>
      <w:r w:rsidR="00A63DC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OYW1idTwvQXV0aG9yPjxZZWFyPjIwMTY8L1llYXI+PFJl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>
          <w:fldData xml:space="preserve">PEVuZE5vdGU+PENpdGU+PEF1dGhvcj5OYW1idTwvQXV0aG9yPjxZZWFyPjIwMTY8L1llYXI+PFJl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</w:fldData>
        </w:fldCha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28]</w:t>
      </w:r>
      <w:r w:rsidR="005010B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B121E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</w:p>
    <w:p w14:paraId="5E50F39C" w14:textId="77777777" w:rsidR="007A0BDF" w:rsidRPr="00CF628D" w:rsidRDefault="007A0BDF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38486DA5" w14:textId="1383A68B" w:rsidR="00A2650F" w:rsidRPr="00CF628D" w:rsidRDefault="004B4358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F</w:t>
      </w:r>
      <w:r w:rsidR="00C57D1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atures of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BD and </w:t>
      </w:r>
      <w:r w:rsidR="000E49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atient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haracteristics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0E49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uch as age at presentation,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resence and severity</w:t>
      </w:r>
      <w:r w:rsidR="000E49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symptom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,</w:t>
      </w:r>
      <w:r w:rsidR="000E49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disease behaviour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ave been shown to significantly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fluence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="0092613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agnostic delay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xperienced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by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aediatric patients</w:t>
      </w:r>
      <w:r w:rsidR="006C16C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owever, 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search in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o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role of such characteristics 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n delay 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mains limited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 has not been repeated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meaning that</w:t>
      </w:r>
      <w:r w:rsidR="0018591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ore</w:t>
      </w:r>
      <w:r w:rsidR="0018591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search 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s required to determine whether </w:t>
      </w:r>
      <w:r w:rsidR="000C36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pecific </w:t>
      </w:r>
      <w:r w:rsidR="00ED4F8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haracteristics have a part to play in reducing diagnostic delay.</w:t>
      </w:r>
      <w:r w:rsidR="00F3107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</w:p>
    <w:p w14:paraId="5A07F8B8" w14:textId="77777777" w:rsidR="0033676E" w:rsidRPr="00CF628D" w:rsidRDefault="0033676E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35A77854" w14:textId="3520B039" w:rsidR="000F1750" w:rsidRPr="00CF628D" w:rsidRDefault="008C18C5" w:rsidP="00E13218">
      <w:pPr>
        <w:spacing w:line="480" w:lineRule="auto"/>
        <w:rPr>
          <w:rFonts w:asciiTheme="minorHAnsi" w:eastAsia="Times New Roman" w:hAnsiTheme="minorHAnsi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t should be noted that diagnosis of IBD</w:t>
      </w:r>
      <w:r w:rsidR="007960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quire</w:t>
      </w:r>
      <w:r w:rsidR="00C95C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7960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 combination of haematological, endoscopic, histological and imaging-based investigations</w: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Excellence&lt;/Author&gt;&lt;Year&gt;2015&lt;/Year&gt;&lt;RecNum&gt;14169&lt;/RecNum&gt;&lt;DisplayText&gt;[58]&lt;/DisplayText&gt;&lt;record&gt;&lt;rec-number&gt;14169&lt;/rec-number&gt;&lt;foreign-keys&gt;&lt;key app="EN" db-id="peews9wt9002s7ettslp9z29vvrpxzaeddd2" timestamp="1640017954"&gt;14169&lt;/key&gt;&lt;/foreign-keys&gt;&lt;ref-type name="Report"&gt;27&lt;/ref-type&gt;&lt;contributors&gt;&lt;authors&gt;&lt;author&gt;National Institute for Health and Clinical Excellence&lt;/author&gt;&lt;/authors&gt;&lt;/contributors&gt;&lt;titles&gt;&lt;title&gt;Inflammatory bowel disease&lt;/title&gt;&lt;/titles&gt;&lt;dates&gt;&lt;year&gt;2015&lt;/year&gt;&lt;/dates&gt;&lt;urls&gt;&lt;related-urls&gt;&lt;url&gt;https://www.nice.org.uk/guidance/qs81/resources/inflammatory-bowel-disease-pdf-209890353555&lt;/url&gt;&lt;/related-urls&gt;&lt;/urls&gt;&lt;access-date&gt;18th July 2020&lt;/access-date&gt;&lt;/record&gt;&lt;/Cite&gt;&lt;/EndNote&gt;</w:instrTex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8]</w: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7960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5C0F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ccording to</w:t>
      </w:r>
      <w:r w:rsidR="00FE07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</w:t>
      </w:r>
      <w:r w:rsidR="00CE36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National Institute for</w:t>
      </w:r>
      <w:r w:rsidR="00FE07F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Health and</w:t>
      </w:r>
      <w:r w:rsidR="00CE36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linical Excellence</w:t>
      </w:r>
      <w:r w:rsidR="005C0F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CE36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(</w:t>
      </w:r>
      <w:r w:rsidR="005C0F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ICE</w:t>
      </w:r>
      <w:r w:rsidR="00CE367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</w:t>
      </w:r>
      <w:r w:rsidR="00A63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guidelines</w:t>
      </w:r>
      <w:r w:rsidR="005C0F5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IBD should be suspected if patients demonstrate the following gastrointestinal symptoms for at least 6 weeks (less in more severe cases): 1</w:t>
      </w:r>
      <w:r w:rsidR="006756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) abdominal pain or discomfort, 2) bloating and 3) changes in bowel habi</w: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s </w: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instrText xml:space="preserve"> ADDIN EN.CITE &lt;EndNote&gt;&lt;Cite&gt;&lt;Author&gt;Excellence&lt;/Author&gt;&lt;Year&gt;2015&lt;/Year&gt;&lt;RecNum&gt;14169&lt;/RecNum&gt;&lt;DisplayText&gt;[58]&lt;/DisplayText&gt;&lt;record&gt;&lt;rec-number&gt;14169&lt;/rec-number&gt;&lt;foreign-keys&gt;&lt;key app="EN" db-id="peews9wt9002s7ettslp9z29vvrpxzaeddd2" timestamp="1640017954"&gt;14169&lt;/key&gt;&lt;/foreign-keys&gt;&lt;ref-type name="Report"&gt;27&lt;/ref-type&gt;&lt;contributors&gt;&lt;authors&gt;&lt;author&gt;National Institute for Health and Clinical Excellence&lt;/author&gt;&lt;/authors&gt;&lt;/contributors&gt;&lt;titles&gt;&lt;title&gt;Inflammatory bowel disease&lt;/title&gt;&lt;/titles&gt;&lt;dates&gt;&lt;year&gt;2015&lt;/year&gt;&lt;/dates&gt;&lt;urls&gt;&lt;related-urls&gt;&lt;url&gt;https://www.nice.org.uk/guidance/qs81/resources/inflammatory-bowel-disease-pdf-209890353555&lt;/url&gt;&lt;/related-urls&gt;&lt;/urls&gt;&lt;access-date&gt;18th July 2020&lt;/access-date&gt;&lt;/record&gt;&lt;/Cite&gt;&lt;/EndNote&gt;</w:instrTex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noProof/>
          <w:color w:val="000000" w:themeColor="text1"/>
          <w:sz w:val="24"/>
          <w:szCs w:val="24"/>
        </w:rPr>
        <w:t>[58]</w:t>
      </w:r>
      <w:r w:rsidR="00E43C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fldChar w:fldCharType="end"/>
      </w:r>
      <w:r w:rsidR="006756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79608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A2650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BA4597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In a primary care setting</w:t>
      </w:r>
      <w:r w:rsidR="00244B7E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</w:t>
      </w:r>
      <w:r w:rsidR="00483D75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after clinical assessment</w:t>
      </w:r>
      <w:r w:rsidR="00351AAC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, </w:t>
      </w:r>
      <w:r w:rsidR="00CB214A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non-invasive markers such as faecal calprotectin should be performed, which has reasonable sensitivity and specificity</w:t>
      </w:r>
      <w:r w:rsidR="00AB257B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</w:t>
      </w:r>
      <w:r w:rsidR="00E43CD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begin">
          <w:fldData xml:space="preserve">PEVuZE5vdGU+PENpdGU+PEF1dGhvcj5FeGNlbGxlbmNlPC9BdXRob3I+PFllYXI+MjAxNTwvWWVh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</w:fldData>
        </w:fldCha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begin">
          <w:fldData xml:space="preserve">PEVuZE5vdGU+PENpdGU+PEF1dGhvcj5FeGNlbGxlbmNlPC9BdXRob3I+PFllYXI+MjAxNTwvWWVh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</w:fldData>
        </w:fldCha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end"/>
      </w:r>
      <w:r w:rsidR="00E43CD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r>
      <w:r w:rsidR="00E43CD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bCs/>
          <w:noProof/>
          <w:color w:val="000000" w:themeColor="text1"/>
          <w:sz w:val="24"/>
          <w:szCs w:val="24"/>
        </w:rPr>
        <w:t>[58, 59]</w:t>
      </w:r>
      <w:r w:rsidR="00E43CD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end"/>
      </w:r>
      <w:r w:rsidR="00CB214A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. </w:t>
      </w:r>
      <w:r w:rsidR="00351AAC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If IBD is not</w:t>
      </w:r>
      <w:r w:rsidR="00CB214A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excluded</w:t>
      </w:r>
      <w:r w:rsidR="00351AAC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 then prompt referral to a paediatric gastroenterologist must follow to confirm the diagnosis</w:t>
      </w:r>
      <w:r w:rsidR="000A1DE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</w:t>
      </w:r>
      <w:r w:rsidR="000A1DE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begin">
          <w:fldData xml:space="preserve">PEVuZE5vdGU+PENpdGU+PEF1dGhvcj5OYW1idTwvQXV0aG9yPjxZZWFyPjIwMTY8L1llYXI+PFJl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begin">
          <w:fldData xml:space="preserve">PEVuZE5vdGU+PENpdGU+PEF1dGhvcj5OYW1idTwvQXV0aG9yPjxZZWFyPjIwMTY8L1llYXI+PFJl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=
</w:fldData>
        </w:fldCha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r>
      <w:r w:rsidR="00550978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end"/>
      </w:r>
      <w:r w:rsidR="000A1DE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r>
      <w:r w:rsidR="000A1DE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 w:cstheme="majorBidi"/>
          <w:bCs/>
          <w:noProof/>
          <w:color w:val="000000" w:themeColor="text1"/>
          <w:sz w:val="24"/>
          <w:szCs w:val="24"/>
        </w:rPr>
        <w:t>[28, 59]</w:t>
      </w:r>
      <w:r w:rsidR="000A1DEF" w:rsidRPr="00CF628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fldChar w:fldCharType="end"/>
      </w:r>
      <w:r w:rsidR="005965E7" w:rsidRPr="00CF628D">
        <w:rPr>
          <w:rFonts w:asciiTheme="minorHAnsi" w:eastAsia="Times New Roman" w:hAnsiTheme="minorHAnsi"/>
          <w:sz w:val="24"/>
          <w:szCs w:val="24"/>
        </w:rPr>
        <w:t>.</w:t>
      </w:r>
      <w:r w:rsidR="00EF664E" w:rsidRPr="00CF628D">
        <w:rPr>
          <w:rFonts w:asciiTheme="minorHAnsi" w:eastAsia="Times New Roman" w:hAnsiTheme="minorHAnsi"/>
          <w:sz w:val="24"/>
          <w:szCs w:val="24"/>
        </w:rPr>
        <w:t xml:space="preserve"> NICE guidelines recommend that patients with suspected IBD should be seen by a specialist </w:t>
      </w:r>
      <w:r w:rsidR="00EF664E" w:rsidRPr="00CF628D">
        <w:rPr>
          <w:rFonts w:asciiTheme="minorHAnsi" w:eastAsia="Times New Roman" w:hAnsiTheme="minorHAnsi"/>
          <w:sz w:val="24"/>
          <w:szCs w:val="24"/>
        </w:rPr>
        <w:lastRenderedPageBreak/>
        <w:t>within 4 weeks of referral by a GP</w:t>
      </w:r>
      <w:r w:rsidR="002821EC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begin"/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&lt;EndNote&gt;&lt;Cite&gt;&lt;Author&gt;Excellence&lt;/Author&gt;&lt;Year&gt;2015&lt;/Year&gt;&lt;RecNum&gt;14169&lt;/RecNum&gt;&lt;DisplayText&gt;[58]&lt;/DisplayText&gt;&lt;record&gt;&lt;rec-number&gt;14169&lt;/rec-number&gt;&lt;foreign-keys&gt;&lt;key app="EN" db-id="peews9wt9002s7ettslp9z29vvrpxzaeddd2" timestamp="1640017954"&gt;14169&lt;/key&gt;&lt;/foreign-keys&gt;&lt;ref-type name="Report"&gt;27&lt;/ref-type&gt;&lt;contributors&gt;&lt;authors&gt;&lt;author&gt;National Institute for Health and Clinical Excellence&lt;/author&gt;&lt;/authors&gt;&lt;/contributors&gt;&lt;titles&gt;&lt;title&gt;Inflammatory bowel disease&lt;/title&gt;&lt;/titles&gt;&lt;dates&gt;&lt;year&gt;2015&lt;/year&gt;&lt;/dates&gt;&lt;urls&gt;&lt;related-urls&gt;&lt;url&gt;https://www.nice.org.uk/guidance/qs81/resources/inflammatory-bowel-disease-pdf-209890353555&lt;/url&gt;&lt;/related-urls&gt;&lt;/urls&gt;&lt;access-date&gt;18th July 2020&lt;/access-date&gt;&lt;/record&gt;&lt;/Cite&gt;&lt;/EndNote&gt;</w:instrText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58]</w:t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EF664E" w:rsidRPr="00CF628D">
        <w:rPr>
          <w:rFonts w:asciiTheme="minorHAnsi" w:eastAsia="Times New Roman" w:hAnsiTheme="minorHAnsi"/>
          <w:sz w:val="24"/>
          <w:szCs w:val="24"/>
        </w:rPr>
        <w:t>.</w:t>
      </w:r>
      <w:r w:rsidR="00F11D38" w:rsidRPr="00CF628D">
        <w:rPr>
          <w:rFonts w:asciiTheme="minorHAnsi" w:eastAsia="Times New Roman" w:hAnsiTheme="minorHAnsi"/>
          <w:sz w:val="24"/>
          <w:szCs w:val="24"/>
        </w:rPr>
        <w:t xml:space="preserve"> Early diagnosis is important to reduce potential complications. For example, Zaharie et al. </w:t>
      </w:r>
      <w:r w:rsidR="00C95CAC" w:rsidRPr="00CF628D">
        <w:rPr>
          <w:rFonts w:asciiTheme="minorHAnsi" w:eastAsia="Times New Roman" w:hAnsiTheme="minorHAnsi"/>
          <w:sz w:val="24"/>
          <w:szCs w:val="24"/>
        </w:rPr>
        <w:t>found</w:t>
      </w:r>
      <w:r w:rsidR="00F11D38" w:rsidRPr="00CF628D">
        <w:rPr>
          <w:rFonts w:asciiTheme="minorHAnsi" w:eastAsia="Times New Roman" w:hAnsiTheme="minorHAnsi"/>
          <w:sz w:val="24"/>
          <w:szCs w:val="24"/>
        </w:rPr>
        <w:t xml:space="preserve"> that delayed diagnosis of IBD is correlated with bowel stenoses, intestinal fistulas and the need of surgery</w:t>
      </w:r>
      <w:r w:rsidR="00F56DEB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aYWhhcmllPC9BdXRob3I+PFllYXI+MjAxNjwvWWVhcj48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aYWhhcmllPC9BdXRob3I+PFllYXI+MjAxNjwvWWVhcj48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E43CDF" w:rsidRPr="00CF628D">
        <w:rPr>
          <w:rFonts w:asciiTheme="minorHAnsi" w:eastAsia="Times New Roman" w:hAnsiTheme="minorHAnsi"/>
          <w:sz w:val="24"/>
          <w:szCs w:val="24"/>
        </w:rPr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60]</w:t>
      </w:r>
      <w:r w:rsidR="00E43CDF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E43CDF" w:rsidRPr="00CF628D">
        <w:rPr>
          <w:rFonts w:asciiTheme="minorHAnsi" w:eastAsia="Times New Roman" w:hAnsiTheme="minorHAnsi"/>
          <w:sz w:val="24"/>
          <w:szCs w:val="24"/>
        </w:rPr>
        <w:t>.</w:t>
      </w:r>
      <w:r w:rsidR="00B7209D" w:rsidRPr="00CF628D">
        <w:rPr>
          <w:rFonts w:asciiTheme="minorHAnsi" w:eastAsia="Times New Roman" w:hAnsiTheme="minorHAnsi"/>
          <w:sz w:val="24"/>
          <w:szCs w:val="24"/>
        </w:rPr>
        <w:t xml:space="preserve"> Growth failure, another serious complication of IBD,</w:t>
      </w:r>
      <w:r w:rsidR="003A69DA" w:rsidRPr="00CF628D">
        <w:rPr>
          <w:rFonts w:asciiTheme="minorHAnsi" w:eastAsia="Times New Roman" w:hAnsiTheme="minorHAnsi"/>
          <w:sz w:val="24"/>
          <w:szCs w:val="24"/>
        </w:rPr>
        <w:t xml:space="preserve"> is also associated with diagnostic delay and occur in 10-40% </w:t>
      </w:r>
      <w:r w:rsidR="00D73F3A" w:rsidRPr="00CF628D">
        <w:rPr>
          <w:rFonts w:asciiTheme="minorHAnsi" w:eastAsia="Times New Roman" w:hAnsiTheme="minorHAnsi"/>
          <w:sz w:val="24"/>
          <w:szCs w:val="24"/>
        </w:rPr>
        <w:t>of</w:t>
      </w:r>
      <w:r w:rsidR="003A69DA" w:rsidRPr="00CF628D">
        <w:rPr>
          <w:rFonts w:asciiTheme="minorHAnsi" w:eastAsia="Times New Roman" w:hAnsiTheme="minorHAnsi"/>
          <w:sz w:val="24"/>
          <w:szCs w:val="24"/>
        </w:rPr>
        <w:t xml:space="preserve"> CD patients</w:t>
      </w:r>
      <w:r w:rsidR="00B7209D" w:rsidRPr="00CF628D">
        <w:rPr>
          <w:rFonts w:asciiTheme="minorHAnsi" w:eastAsia="Times New Roman" w:hAnsiTheme="minorHAnsi"/>
          <w:sz w:val="24"/>
          <w:szCs w:val="24"/>
        </w:rPr>
        <w:t>.</w:t>
      </w:r>
      <w:r w:rsidR="002D7205" w:rsidRPr="00CF628D">
        <w:rPr>
          <w:rFonts w:asciiTheme="minorHAnsi" w:eastAsia="Times New Roman" w:hAnsiTheme="minorHAnsi"/>
          <w:sz w:val="24"/>
          <w:szCs w:val="24"/>
        </w:rPr>
        <w:t xml:space="preserve"> </w:t>
      </w:r>
      <w:r w:rsidR="00090A49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YsIDgsIDYxLTYzXTwvRGlzcGxheVRl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begin">
          <w:fldData xml:space="preserve">PEVuZE5vdGU+PENpdGU+PEF1dGhvcj5TYWFkYWg8L0F1dGhvcj48WWVhcj4yMDE2PC9ZZWFyPjxS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</w:fldData>
        </w:fldChar>
      </w:r>
      <w:r w:rsidR="00550978" w:rsidRPr="00CF628D">
        <w:rPr>
          <w:rFonts w:asciiTheme="minorHAnsi" w:eastAsia="Times New Roman" w:hAnsiTheme="minorHAnsi"/>
          <w:sz w:val="24"/>
          <w:szCs w:val="24"/>
        </w:rPr>
        <w:instrText xml:space="preserve"> ADDIN EN.CITE.DATA </w:instrText>
      </w:r>
      <w:r w:rsidR="00550978" w:rsidRPr="00CF628D">
        <w:rPr>
          <w:rFonts w:asciiTheme="minorHAnsi" w:eastAsia="Times New Roman" w:hAnsiTheme="minorHAnsi"/>
          <w:sz w:val="24"/>
          <w:szCs w:val="24"/>
        </w:rPr>
      </w:r>
      <w:r w:rsidR="00550978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090A49" w:rsidRPr="00CF628D">
        <w:rPr>
          <w:rFonts w:asciiTheme="minorHAnsi" w:eastAsia="Times New Roman" w:hAnsiTheme="minorHAnsi"/>
          <w:sz w:val="24"/>
          <w:szCs w:val="24"/>
        </w:rPr>
      </w:r>
      <w:r w:rsidR="00090A49" w:rsidRPr="00CF628D">
        <w:rPr>
          <w:rFonts w:asciiTheme="minorHAnsi" w:eastAsia="Times New Roman" w:hAnsiTheme="minorHAnsi"/>
          <w:sz w:val="24"/>
          <w:szCs w:val="24"/>
        </w:rPr>
        <w:fldChar w:fldCharType="separate"/>
      </w:r>
      <w:r w:rsidR="00550978" w:rsidRPr="00CF628D">
        <w:rPr>
          <w:rFonts w:asciiTheme="minorHAnsi" w:eastAsia="Times New Roman" w:hAnsiTheme="minorHAnsi"/>
          <w:noProof/>
          <w:sz w:val="24"/>
          <w:szCs w:val="24"/>
        </w:rPr>
        <w:t>[6, 8, 61-63]</w:t>
      </w:r>
      <w:r w:rsidR="00090A49" w:rsidRPr="00CF628D">
        <w:rPr>
          <w:rFonts w:asciiTheme="minorHAnsi" w:eastAsia="Times New Roman" w:hAnsiTheme="minorHAnsi"/>
          <w:sz w:val="24"/>
          <w:szCs w:val="24"/>
        </w:rPr>
        <w:fldChar w:fldCharType="end"/>
      </w:r>
      <w:r w:rsidR="00090A49" w:rsidRPr="00CF628D">
        <w:rPr>
          <w:rFonts w:asciiTheme="minorHAnsi" w:eastAsia="Times New Roman" w:hAnsiTheme="minorHAnsi"/>
          <w:sz w:val="24"/>
          <w:szCs w:val="24"/>
        </w:rPr>
        <w:t>.</w:t>
      </w:r>
    </w:p>
    <w:p w14:paraId="42154137" w14:textId="77777777" w:rsidR="00C95CAC" w:rsidRPr="00CF628D" w:rsidRDefault="00C95CAC" w:rsidP="00E13218">
      <w:pPr>
        <w:spacing w:line="480" w:lineRule="auto"/>
        <w:rPr>
          <w:rFonts w:asciiTheme="minorHAnsi" w:eastAsia="Times New Roman" w:hAnsiTheme="minorHAnsi"/>
          <w:sz w:val="24"/>
          <w:szCs w:val="24"/>
        </w:rPr>
      </w:pPr>
    </w:p>
    <w:p w14:paraId="5139A796" w14:textId="36B28925" w:rsidR="0024558B" w:rsidRPr="00CF628D" w:rsidRDefault="00BB419F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 strengths of this</w:t>
      </w:r>
      <w:r w:rsidR="00B1502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2A21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y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ie in the review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’</w:t>
      </w: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 unique collation of 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elay data</w:t>
      </w:r>
      <w:r w:rsidR="00810C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providing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 more </w:t>
      </w:r>
      <w:r w:rsidR="000C36A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obust benchmark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the diagnostic delay experienced by 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hildren</w:t>
      </w:r>
      <w:r w:rsidR="004E032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ue to sole use of median, rather than mean data</w:t>
      </w:r>
      <w:r w:rsidR="007E0A9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 Furthermore, it employed a</w:t>
      </w:r>
      <w:r w:rsidR="006E0B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igorous 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arch</w:t>
      </w:r>
      <w:r w:rsidR="006E0B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process, with</w:t>
      </w:r>
      <w:r w:rsidR="00E4056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dependent reviewers </w:t>
      </w:r>
      <w:r w:rsidR="004D6C1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dividually </w:t>
      </w:r>
      <w:r w:rsidR="00E4056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extract</w:t>
      </w:r>
      <w:r w:rsidR="006E0BA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ng</w:t>
      </w:r>
      <w:r w:rsidR="00E4056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ata and 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ssessing</w:t>
      </w:r>
      <w:r w:rsidR="00E4056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quality of the </w:t>
      </w:r>
      <w:r w:rsidR="001602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E4056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 a</w:t>
      </w:r>
      <w:r w:rsidR="0075619C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dition</w:t>
      </w:r>
      <w:r w:rsidR="002A21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</w:t>
      </w:r>
      <w:r w:rsidR="00880AB1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non-English</w:t>
      </w:r>
      <w:r w:rsidR="009468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language </w:t>
      </w:r>
      <w:r w:rsidR="00E813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tudies</w:t>
      </w:r>
      <w:r w:rsidR="002A215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ere included in our search</w:t>
      </w:r>
      <w:r w:rsidR="009468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riteria and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very</w:t>
      </w:r>
      <w:r w:rsidR="009468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effort made to translate the</w:t>
      </w:r>
      <w:r w:rsidR="003C5687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</w:t>
      </w:r>
      <w:r w:rsidR="00E1321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A221C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inally, </w:t>
      </w:r>
      <w:r w:rsidR="001B1F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ur </w:t>
      </w:r>
      <w:r w:rsidR="00A221C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q</w:t>
      </w:r>
      <w:r w:rsidR="006266C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uality appraisal revealed that the majority of studies included were of the highest possible quality in terms of representativeness</w:t>
      </w:r>
      <w:r w:rsidR="001B090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, with the majority selecting samples from the general </w:t>
      </w:r>
      <w:r w:rsidR="001B1F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population </w:t>
      </w:r>
      <w:r w:rsidR="001B090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r national repositories</w:t>
      </w:r>
      <w:r w:rsidR="001B1F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and</w:t>
      </w:r>
      <w:r w:rsidR="006266C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scertainment of exposure </w:t>
      </w:r>
      <w:r w:rsidR="001B1F8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nd outcomes as data was extracted from medical records</w:t>
      </w:r>
      <w:r w:rsidR="006266C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3367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However, l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imitations</w:t>
      </w:r>
      <w:r w:rsidR="003367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this work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nclude the marked </w:t>
      </w:r>
      <w:r w:rsidR="0068585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heterogeneity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f</w:t>
      </w:r>
      <w:r w:rsidR="0068585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e methodologies used by the </w:t>
      </w:r>
      <w:r w:rsidR="00E81305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tudies </w:t>
      </w:r>
      <w:r w:rsidR="0068585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included in our </w:t>
      </w:r>
      <w:r w:rsidR="00624A9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eview</w:t>
      </w:r>
      <w:r w:rsidR="0007081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r w:rsidR="009251F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A62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e </w:t>
      </w:r>
      <w:r w:rsidR="001D063D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de </w:t>
      </w:r>
      <w:r w:rsidR="00A62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ange of diagnostic delay</w:t>
      </w:r>
      <w:r w:rsidR="006B78B3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values reported</w:t>
      </w:r>
      <w:r w:rsidR="00A62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could be explained by disparities in</w:t>
      </w:r>
      <w:r w:rsidR="000A20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actors relating to</w:t>
      </w:r>
      <w:r w:rsidR="00E21E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ample size,</w:t>
      </w:r>
      <w:r w:rsidR="000A20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fferent </w:t>
      </w:r>
      <w:r w:rsidR="0033676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ountries,</w:t>
      </w:r>
      <w:r w:rsidR="000A20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r</w:t>
      </w:r>
      <w:r w:rsidR="00A62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socioeconomic factors</w:t>
      </w:r>
      <w:r w:rsidR="000A20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of samp</w:t>
      </w:r>
      <w:r w:rsidR="00905F58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le</w:t>
      </w:r>
      <w:r w:rsidR="000A20B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</w:t>
      </w:r>
      <w:r w:rsidR="00A6291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bookmarkStart w:id="6" w:name="_Hlk89871663"/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The use of median data meant that pooling of study data through meta-analysis was not possible; h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wever, despite 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our review identifying a 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range of diagnostic delay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values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or each condition, we found that the majority of the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 did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f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a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ll within a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relatively narrow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window of just a few months</w:t>
      </w:r>
      <w:r w:rsidR="00B55E8B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 and therefore provide a new range for future diagnostic delay data to be compared against</w:t>
      </w:r>
      <w:r w:rsidR="00EE6809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.</w:t>
      </w:r>
      <w:bookmarkEnd w:id="6"/>
    </w:p>
    <w:p w14:paraId="5F9AEC0F" w14:textId="77777777" w:rsidR="001A558C" w:rsidRPr="00CF628D" w:rsidRDefault="001A558C" w:rsidP="00E13218">
      <w:pPr>
        <w:spacing w:line="480" w:lineRule="auto"/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</w:pPr>
    </w:p>
    <w:p w14:paraId="5EAA0E19" w14:textId="0BCA8566" w:rsidR="00BF10BA" w:rsidRPr="00CF628D" w:rsidRDefault="000F1750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  <w:r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lastRenderedPageBreak/>
        <w:t xml:space="preserve">In conclusion, 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hildren </w:t>
      </w:r>
      <w:r w:rsidR="00052DA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and adolescents 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ontinue to wait </w:t>
      </w:r>
      <w:r w:rsidR="001E5CA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for 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several months for a final</w:t>
      </w:r>
      <w:r w:rsidR="00A81FF6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iagnosis 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of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IBD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,</w:t>
      </w:r>
      <w:r w:rsidR="008E1D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and</w:t>
      </w:r>
      <w:r w:rsidR="00F36D0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310B1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those </w:t>
      </w:r>
      <w:r w:rsidR="00F36D0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with 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CD </w:t>
      </w:r>
      <w:r w:rsidR="004039DF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can</w:t>
      </w:r>
      <w:r w:rsidR="008E1D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</w:t>
      </w:r>
      <w:r w:rsidR="00F36D02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experience </w:t>
      </w:r>
      <w:r w:rsidR="001957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several </w:t>
      </w:r>
      <w:r w:rsidR="008E1D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>more</w:t>
      </w:r>
      <w:r w:rsidR="001957F4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months of</w:t>
      </w:r>
      <w:r w:rsidR="008E1D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delay than</w:t>
      </w:r>
      <w:r w:rsidR="0011070E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those with</w:t>
      </w:r>
      <w:r w:rsidR="00CB214A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 UC</w:t>
      </w:r>
      <w:r w:rsidR="008E1D10" w:rsidRPr="00CF628D">
        <w:rPr>
          <w:rFonts w:asciiTheme="minorHAnsi" w:eastAsia="Times New Roman" w:hAnsiTheme="minorHAnsi" w:cstheme="majorBidi"/>
          <w:color w:val="000000" w:themeColor="text1"/>
          <w:sz w:val="24"/>
          <w:szCs w:val="24"/>
        </w:rPr>
        <w:t xml:space="preserve">. 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Considering the increasing incidence of paediatric-onset IBD, coupled with the possible long-term complications associated with IBD, early detection and diagnosis are vital in the quest for optimisation of favourable outcomes in affected patients.</w:t>
      </w:r>
      <w:r w:rsidR="00310B1F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Therefore, </w:t>
      </w:r>
      <w:r w:rsidR="001957F4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healthcare professional</w:t>
      </w:r>
      <w:r w:rsidR="00CF1FC5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s, particularly general practitioners</w:t>
      </w:r>
      <w:r w:rsidR="00310B1F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</w:t>
      </w:r>
      <w:r w:rsidR="00F36D02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need to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be </w:t>
      </w:r>
      <w:r w:rsidR="00F36D02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able to 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recognise the early signs of IBD </w:t>
      </w:r>
      <w:r w:rsidR="00310B1F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in children 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and </w:t>
      </w:r>
      <w:r w:rsidR="0011070E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have clear pathways to facilitate a </w:t>
      </w:r>
      <w:r w:rsidR="00EE2C86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prompt referral to a paediatric gastroenterologist. </w:t>
      </w:r>
      <w:r w:rsidR="007E607B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Finally, </w:t>
      </w:r>
      <w:r w:rsidR="00F87933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further </w:t>
      </w:r>
      <w:r w:rsidR="007E607B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research is needed to explore</w:t>
      </w:r>
      <w:r w:rsidR="007309B1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whether certain sample characteristics are associated with length of diagnostic delay in IBD</w:t>
      </w:r>
      <w:r w:rsidR="007E607B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</w:t>
      </w:r>
      <w:r w:rsidR="00912323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and </w:t>
      </w:r>
      <w:r w:rsidR="00365D9C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>methods</w:t>
      </w:r>
      <w:r w:rsidR="00912323" w:rsidRPr="00CF628D"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  <w:t xml:space="preserve"> to minimise such delay.</w:t>
      </w:r>
    </w:p>
    <w:p w14:paraId="3EC483A7" w14:textId="15BCEC65" w:rsidR="0014144A" w:rsidRDefault="0014144A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0BC58D27" w14:textId="34C4B5F5" w:rsidR="00583453" w:rsidRDefault="0058345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798558F5" w14:textId="0BB2B0DC" w:rsidR="00583453" w:rsidRDefault="0058345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61379327" w14:textId="2C1537F4" w:rsidR="00583453" w:rsidRDefault="0058345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45105DFD" w14:textId="5DF1CFE7" w:rsidR="00583453" w:rsidRDefault="0058345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20C1C582" w14:textId="299E61A4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3C14A579" w14:textId="39A51911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0DBF7C24" w14:textId="7E764937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1AE3BCAB" w14:textId="0F175559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0D31F0E1" w14:textId="50840A84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749447FC" w14:textId="46702DB9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5896F4F6" w14:textId="70754EC3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5F5B762A" w14:textId="7AC4C5C8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69E4849D" w14:textId="3988F05B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5579A5EE" w14:textId="0B4D0C0C" w:rsidR="00965813" w:rsidRDefault="00965813" w:rsidP="00E13218">
      <w:pPr>
        <w:spacing w:line="480" w:lineRule="auto"/>
        <w:rPr>
          <w:rFonts w:asciiTheme="minorHAnsi" w:eastAsia="Times New Roman" w:hAnsiTheme="minorHAnsi" w:cs="Times New Roman"/>
          <w:color w:val="000000" w:themeColor="text1"/>
          <w:sz w:val="24"/>
          <w:szCs w:val="24"/>
        </w:rPr>
      </w:pPr>
    </w:p>
    <w:p w14:paraId="6B69E97F" w14:textId="7ABCB18D" w:rsidR="00BF10BA" w:rsidRPr="00974FEE" w:rsidRDefault="00BF10BA" w:rsidP="00F34413">
      <w:pPr>
        <w:spacing w:line="480" w:lineRule="auto"/>
        <w:jc w:val="both"/>
        <w:rPr>
          <w:rFonts w:asciiTheme="minorHAnsi" w:eastAsia="Times New Roman" w:hAnsiTheme="minorHAnsi" w:cs="Times New Roman"/>
          <w:b/>
          <w:bCs/>
          <w:color w:val="000000" w:themeColor="text1"/>
          <w:sz w:val="24"/>
          <w:szCs w:val="24"/>
        </w:rPr>
      </w:pPr>
      <w:r w:rsidRPr="00974FEE">
        <w:rPr>
          <w:rFonts w:asciiTheme="minorHAnsi" w:eastAsia="Times New Roman" w:hAnsiTheme="minorHAnsi" w:cs="Times New Roman"/>
          <w:b/>
          <w:bCs/>
          <w:color w:val="000000" w:themeColor="text1"/>
          <w:sz w:val="24"/>
          <w:szCs w:val="24"/>
        </w:rPr>
        <w:lastRenderedPageBreak/>
        <w:t xml:space="preserve">Acknowledgments </w:t>
      </w:r>
    </w:p>
    <w:p w14:paraId="0AAF6766" w14:textId="56426728" w:rsidR="003324F5" w:rsidRPr="00085FBB" w:rsidRDefault="00673E32" w:rsidP="00085FBB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The authors</w:t>
      </w:r>
      <w:r w:rsidR="00BF10BA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would like to thank the systematic review team at the School of </w:t>
      </w:r>
      <w:r w:rsidR="00835135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Medicine</w:t>
      </w:r>
      <w:r w:rsidR="00BF10BA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for the support and guidance they provided in the undertaking of this review.</w:t>
      </w:r>
      <w:r w:rsidR="006534C7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They</w:t>
      </w:r>
      <w:r w:rsidR="00BF10BA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would also like to thank Dr </w:t>
      </w:r>
      <w:r w:rsidR="00BF10BA" w:rsidRPr="00974FEE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Kay Polidano</w:t>
      </w:r>
      <w:r w:rsidR="00BF10BA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</w:t>
      </w:r>
      <w:r w:rsidR="003324F5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for the translation of several articles.</w:t>
      </w:r>
    </w:p>
    <w:p w14:paraId="23ED63DF" w14:textId="6021A0A9" w:rsidR="00373D03" w:rsidRDefault="00373D03" w:rsidP="00373D03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</w:p>
    <w:p w14:paraId="679DAA41" w14:textId="6189D94E" w:rsidR="00373D03" w:rsidRDefault="00373D03" w:rsidP="00373D03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974FEE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Conflict of Interest</w:t>
      </w:r>
    </w:p>
    <w:p w14:paraId="00626E9D" w14:textId="4C7C604B" w:rsidR="000B287F" w:rsidRDefault="000B287F" w:rsidP="00373D03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The authors declare no conflict of interest.</w:t>
      </w:r>
    </w:p>
    <w:p w14:paraId="5A86F343" w14:textId="77777777" w:rsidR="00835135" w:rsidRPr="000B287F" w:rsidRDefault="00835135" w:rsidP="00373D03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</w:p>
    <w:p w14:paraId="051D6E22" w14:textId="504E5F36" w:rsidR="003125ED" w:rsidRDefault="003125ED" w:rsidP="003125ED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>Funding</w:t>
      </w:r>
    </w:p>
    <w:p w14:paraId="4001AC3B" w14:textId="059128BC" w:rsidR="009F7079" w:rsidRPr="009F7079" w:rsidRDefault="009F7079" w:rsidP="009F7079">
      <w:pPr>
        <w:tabs>
          <w:tab w:val="left" w:pos="2575"/>
        </w:tabs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No funding is associated with this publication.</w:t>
      </w:r>
    </w:p>
    <w:p w14:paraId="55855473" w14:textId="77777777" w:rsidR="003324F5" w:rsidRDefault="003324F5" w:rsidP="00F34413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</w:p>
    <w:p w14:paraId="07694715" w14:textId="77777777" w:rsidR="003125ED" w:rsidRDefault="003324F5" w:rsidP="00F34413">
      <w:pPr>
        <w:spacing w:line="480" w:lineRule="auto"/>
        <w:jc w:val="both"/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</w:pPr>
      <w:r w:rsidRPr="00974FEE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t xml:space="preserve">Author contributions </w:t>
      </w:r>
    </w:p>
    <w:p w14:paraId="752ADD74" w14:textId="6524B21C" w:rsidR="003125ED" w:rsidRDefault="003125ED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AA: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 </w:t>
      </w: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Article review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 data extraction</w:t>
      </w: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, 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writing of manuscript</w:t>
      </w:r>
    </w:p>
    <w:p w14:paraId="623EEAB1" w14:textId="77777777" w:rsidR="00965813" w:rsidRDefault="00965813" w:rsidP="00965813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EC: Creation of search strategy, database search, writing of manuscript</w:t>
      </w:r>
    </w:p>
    <w:p w14:paraId="4E62A68E" w14:textId="3D77B4EF" w:rsidR="003125ED" w:rsidRDefault="003125ED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SM: Article review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 data extraction</w:t>
      </w:r>
      <w:r w:rsidR="008C5BFC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, </w:t>
      </w:r>
      <w:r w:rsidR="008C5BFC"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writing of manuscript</w:t>
      </w:r>
    </w:p>
    <w:p w14:paraId="5E330EF8" w14:textId="0C30DB6D" w:rsidR="003125ED" w:rsidRDefault="003125ED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CH: N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arrative synthesis</w:t>
      </w: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, 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writing of manuscript</w:t>
      </w:r>
    </w:p>
    <w:p w14:paraId="495EA5C9" w14:textId="3C149C9D" w:rsidR="00965813" w:rsidRPr="003125ED" w:rsidRDefault="00965813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LB: Article review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 data extraction</w:t>
      </w:r>
    </w:p>
    <w:p w14:paraId="4527F5BD" w14:textId="06008BD0" w:rsidR="003125ED" w:rsidRPr="003125ED" w:rsidRDefault="003125ED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BS: </w:t>
      </w:r>
      <w:r w:rsidR="008C5BFC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Initial study design, a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rticle review, writing of manuscript</w:t>
      </w:r>
    </w:p>
    <w:p w14:paraId="1EECB679" w14:textId="51122D94" w:rsidR="003125ED" w:rsidRDefault="003125ED" w:rsidP="003125ED">
      <w:pPr>
        <w:spacing w:line="480" w:lineRule="auto"/>
        <w:jc w:val="both"/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</w:pP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ADF: </w:t>
      </w:r>
      <w:r w:rsidR="008C5BFC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Initial study design, c</w:t>
      </w:r>
      <w:r w:rsidR="008C5BFC"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reation of search strategy</w:t>
      </w:r>
      <w:r w:rsidR="008C5BFC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, c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linical input, article review, writing of manuscript </w:t>
      </w:r>
    </w:p>
    <w:p w14:paraId="005A5353" w14:textId="2F0AC6F9" w:rsidR="00340E3B" w:rsidRPr="003324F5" w:rsidRDefault="003125ED" w:rsidP="00BB01A9">
      <w:pPr>
        <w:spacing w:line="480" w:lineRule="auto"/>
        <w:rPr>
          <w:rFonts w:asciiTheme="majorBidi" w:eastAsia="Times New Roman" w:hAnsiTheme="majorBidi" w:cstheme="majorBidi"/>
          <w:b/>
          <w:color w:val="000000" w:themeColor="text1"/>
        </w:rPr>
      </w:pP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J</w:t>
      </w:r>
      <w:r w:rsidR="00291F06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A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P: </w:t>
      </w:r>
      <w:r w:rsidR="008C5BFC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Initial study design, c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reation of search strategy, article review, </w:t>
      </w:r>
      <w:r w:rsidR="00965813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 xml:space="preserve">data extraction, </w:t>
      </w:r>
      <w:r w:rsidRPr="003125ED">
        <w:rPr>
          <w:rFonts w:asciiTheme="minorHAnsi" w:eastAsia="Times New Roman" w:hAnsiTheme="minorHAnsi" w:cstheme="majorBidi"/>
          <w:bCs/>
          <w:color w:val="000000" w:themeColor="text1"/>
          <w:sz w:val="24"/>
          <w:szCs w:val="24"/>
        </w:rPr>
        <w:t>narrative synthesis, writing of manuscript</w:t>
      </w:r>
      <w:r w:rsidR="00340E3B" w:rsidRPr="003324F5">
        <w:rPr>
          <w:rFonts w:asciiTheme="minorHAnsi" w:eastAsia="Times New Roman" w:hAnsiTheme="minorHAnsi" w:cstheme="majorBidi"/>
          <w:b/>
          <w:color w:val="000000" w:themeColor="text1"/>
          <w:sz w:val="24"/>
          <w:szCs w:val="24"/>
        </w:rPr>
        <w:br w:type="page"/>
      </w:r>
    </w:p>
    <w:bookmarkEnd w:id="0"/>
    <w:p w14:paraId="000FAD45" w14:textId="39BF4C96" w:rsidR="00E305AF" w:rsidRPr="00090A49" w:rsidRDefault="00090A49" w:rsidP="00BB01A9">
      <w:pPr>
        <w:spacing w:line="480" w:lineRule="auto"/>
        <w:jc w:val="both"/>
        <w:rPr>
          <w:rFonts w:asciiTheme="minorHAnsi" w:eastAsia="Times New Roman" w:hAnsiTheme="minorHAnsi" w:cstheme="majorBidi"/>
          <w:b/>
          <w:sz w:val="24"/>
          <w:szCs w:val="24"/>
        </w:rPr>
      </w:pPr>
      <w:r w:rsidRPr="00090A49">
        <w:rPr>
          <w:rFonts w:asciiTheme="minorHAnsi" w:eastAsia="Times New Roman" w:hAnsiTheme="minorHAnsi" w:cstheme="majorBidi"/>
          <w:b/>
          <w:sz w:val="24"/>
          <w:szCs w:val="24"/>
        </w:rPr>
        <w:lastRenderedPageBreak/>
        <w:t xml:space="preserve">References </w:t>
      </w:r>
    </w:p>
    <w:p w14:paraId="76B61487" w14:textId="77777777" w:rsidR="00882DEE" w:rsidRPr="00882DEE" w:rsidRDefault="00E305AF" w:rsidP="00BB01A9">
      <w:pPr>
        <w:pStyle w:val="EndNoteBibliography"/>
        <w:spacing w:line="480" w:lineRule="auto"/>
        <w:ind w:left="720" w:hanging="720"/>
      </w:pPr>
      <w:r w:rsidRPr="00090A49">
        <w:rPr>
          <w:rFonts w:asciiTheme="minorHAnsi" w:eastAsia="Times New Roman" w:hAnsiTheme="minorHAnsi" w:cstheme="majorBidi"/>
          <w:b/>
          <w:sz w:val="24"/>
          <w:szCs w:val="24"/>
        </w:rPr>
        <w:fldChar w:fldCharType="begin"/>
      </w:r>
      <w:r w:rsidRPr="00090A49">
        <w:rPr>
          <w:rFonts w:asciiTheme="minorHAnsi" w:eastAsia="Times New Roman" w:hAnsiTheme="minorHAnsi" w:cstheme="majorBidi"/>
          <w:b/>
          <w:sz w:val="24"/>
          <w:szCs w:val="24"/>
        </w:rPr>
        <w:instrText xml:space="preserve"> ADDIN EN.REFLIST </w:instrText>
      </w:r>
      <w:r w:rsidRPr="00090A49">
        <w:rPr>
          <w:rFonts w:asciiTheme="minorHAnsi" w:eastAsia="Times New Roman" w:hAnsiTheme="minorHAnsi" w:cstheme="majorBidi"/>
          <w:b/>
          <w:sz w:val="24"/>
          <w:szCs w:val="24"/>
        </w:rPr>
        <w:fldChar w:fldCharType="separate"/>
      </w:r>
      <w:r w:rsidR="00882DEE" w:rsidRPr="00882DEE">
        <w:t>1.</w:t>
      </w:r>
      <w:r w:rsidR="00882DEE" w:rsidRPr="00882DEE">
        <w:tab/>
        <w:t xml:space="preserve">Rosen MJ, Dhawan A, Saeed SA: </w:t>
      </w:r>
      <w:r w:rsidR="00882DEE" w:rsidRPr="00882DEE">
        <w:rPr>
          <w:b/>
        </w:rPr>
        <w:t>Inflammatory Bowel Disease in Children and Adolescents</w:t>
      </w:r>
      <w:r w:rsidR="00882DEE" w:rsidRPr="00882DEE">
        <w:t xml:space="preserve">. </w:t>
      </w:r>
      <w:r w:rsidR="00882DEE" w:rsidRPr="00882DEE">
        <w:rPr>
          <w:i/>
        </w:rPr>
        <w:t xml:space="preserve">JAMA Pediatr </w:t>
      </w:r>
      <w:r w:rsidR="00882DEE" w:rsidRPr="00882DEE">
        <w:t xml:space="preserve">2015, </w:t>
      </w:r>
      <w:r w:rsidR="00882DEE" w:rsidRPr="00882DEE">
        <w:rPr>
          <w:b/>
        </w:rPr>
        <w:t>169</w:t>
      </w:r>
      <w:r w:rsidR="00882DEE" w:rsidRPr="00882DEE">
        <w:t>(11):1053-1060.</w:t>
      </w:r>
    </w:p>
    <w:p w14:paraId="6F518BE9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.</w:t>
      </w:r>
      <w:r w:rsidRPr="00882DEE">
        <w:tab/>
        <w:t xml:space="preserve">Avinash B, Dutta AK, Chacko A: </w:t>
      </w:r>
      <w:r w:rsidRPr="00882DEE">
        <w:rPr>
          <w:b/>
        </w:rPr>
        <w:t>Pediatric inflammatory bowel disease in South India</w:t>
      </w:r>
      <w:r w:rsidRPr="00882DEE">
        <w:t xml:space="preserve">. </w:t>
      </w:r>
      <w:r w:rsidRPr="00882DEE">
        <w:rPr>
          <w:i/>
        </w:rPr>
        <w:t xml:space="preserve">Indian Pediatr </w:t>
      </w:r>
      <w:r w:rsidRPr="00882DEE">
        <w:t xml:space="preserve">2009, </w:t>
      </w:r>
      <w:r w:rsidRPr="00882DEE">
        <w:rPr>
          <w:b/>
        </w:rPr>
        <w:t>46</w:t>
      </w:r>
      <w:r w:rsidRPr="00882DEE">
        <w:t>(7):639-640.</w:t>
      </w:r>
    </w:p>
    <w:p w14:paraId="234594D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.</w:t>
      </w:r>
      <w:r w:rsidRPr="00882DEE">
        <w:tab/>
        <w:t xml:space="preserve">Malmborg P, Hildebrand H: </w:t>
      </w:r>
      <w:r w:rsidRPr="00882DEE">
        <w:rPr>
          <w:b/>
        </w:rPr>
        <w:t>The emerging global epidemic of paediatric inflammatory bowel disease--causes and consequences</w:t>
      </w:r>
      <w:r w:rsidRPr="00882DEE">
        <w:t xml:space="preserve">. </w:t>
      </w:r>
      <w:r w:rsidRPr="00882DEE">
        <w:rPr>
          <w:i/>
        </w:rPr>
        <w:t xml:space="preserve">J Intern Med </w:t>
      </w:r>
      <w:r w:rsidRPr="00882DEE">
        <w:t xml:space="preserve">2016, </w:t>
      </w:r>
      <w:r w:rsidRPr="00882DEE">
        <w:rPr>
          <w:b/>
        </w:rPr>
        <w:t>279</w:t>
      </w:r>
      <w:r w:rsidRPr="00882DEE">
        <w:t>(3):241-258.</w:t>
      </w:r>
    </w:p>
    <w:p w14:paraId="070B8C3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.</w:t>
      </w:r>
      <w:r w:rsidRPr="00882DEE">
        <w:tab/>
        <w:t xml:space="preserve">Mayor S: </w:t>
      </w:r>
      <w:r w:rsidRPr="00882DEE">
        <w:rPr>
          <w:b/>
        </w:rPr>
        <w:t>One in five with bowel cancer diagnosed as emergency had previous "red flag" symptoms</w:t>
      </w:r>
      <w:r w:rsidRPr="00882DEE">
        <w:t xml:space="preserve">. </w:t>
      </w:r>
      <w:r w:rsidRPr="00882DEE">
        <w:rPr>
          <w:i/>
        </w:rPr>
        <w:t xml:space="preserve">Bmj </w:t>
      </w:r>
      <w:r w:rsidRPr="00882DEE">
        <w:t xml:space="preserve">2016, </w:t>
      </w:r>
      <w:r w:rsidRPr="00882DEE">
        <w:rPr>
          <w:b/>
        </w:rPr>
        <w:t>354</w:t>
      </w:r>
      <w:r w:rsidRPr="00882DEE">
        <w:t>:i5277.</w:t>
      </w:r>
    </w:p>
    <w:p w14:paraId="2886D7D3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.</w:t>
      </w:r>
      <w:r w:rsidRPr="00882DEE">
        <w:tab/>
        <w:t xml:space="preserve">Perler BK, Ungaro R, Baird G, Mallette M, Bright R, Shah S, Shapiro J, Sands BE: </w:t>
      </w:r>
      <w:r w:rsidRPr="00882DEE">
        <w:rPr>
          <w:b/>
        </w:rPr>
        <w:t>Presenting symptoms in inflammatory bowel disease: descriptive analysis of a community-based inception cohort</w:t>
      </w:r>
      <w:r w:rsidRPr="00882DEE">
        <w:t xml:space="preserve">. </w:t>
      </w:r>
      <w:r w:rsidRPr="00882DEE">
        <w:rPr>
          <w:i/>
        </w:rPr>
        <w:t xml:space="preserve">BMC Gastroenterol </w:t>
      </w:r>
      <w:r w:rsidRPr="00882DEE">
        <w:t xml:space="preserve">2019, </w:t>
      </w:r>
      <w:r w:rsidRPr="00882DEE">
        <w:rPr>
          <w:b/>
        </w:rPr>
        <w:t>19</w:t>
      </w:r>
      <w:r w:rsidRPr="00882DEE">
        <w:t>(1):47.</w:t>
      </w:r>
    </w:p>
    <w:p w14:paraId="6DC75FAF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6.</w:t>
      </w:r>
      <w:r w:rsidRPr="00882DEE">
        <w:tab/>
        <w:t xml:space="preserve">Saadah OI, El Mouzan M, Al Mofarreh M, Al Mehaidib A, Al Edreesi M, Hasosah M, Al-Hussaini A, AlSaleem K: </w:t>
      </w:r>
      <w:r w:rsidRPr="00882DEE">
        <w:rPr>
          <w:b/>
        </w:rPr>
        <w:t>Characteristics of Pediatric Crohn's Disease in Saudi Children: A Multicenter National Study</w:t>
      </w:r>
      <w:r w:rsidRPr="00882DEE">
        <w:t xml:space="preserve">. </w:t>
      </w:r>
      <w:r w:rsidRPr="00882DEE">
        <w:rPr>
          <w:i/>
        </w:rPr>
        <w:t xml:space="preserve">Gastroenterol Res Pract </w:t>
      </w:r>
      <w:r w:rsidRPr="00882DEE">
        <w:t xml:space="preserve">2016, </w:t>
      </w:r>
      <w:r w:rsidRPr="00882DEE">
        <w:rPr>
          <w:b/>
        </w:rPr>
        <w:t>2016</w:t>
      </w:r>
      <w:r w:rsidRPr="00882DEE">
        <w:t>:7403129.</w:t>
      </w:r>
    </w:p>
    <w:p w14:paraId="4439FD65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7.</w:t>
      </w:r>
      <w:r w:rsidRPr="00882DEE">
        <w:tab/>
        <w:t xml:space="preserve">Sanderson IR: </w:t>
      </w:r>
      <w:r w:rsidRPr="00882DEE">
        <w:rPr>
          <w:b/>
        </w:rPr>
        <w:t>Growth problems in children with IBD</w:t>
      </w:r>
      <w:r w:rsidRPr="00882DEE">
        <w:t xml:space="preserve">. </w:t>
      </w:r>
      <w:r w:rsidRPr="00882DEE">
        <w:rPr>
          <w:i/>
        </w:rPr>
        <w:t xml:space="preserve">Nat Rev Gastroenterol Hepatol </w:t>
      </w:r>
      <w:r w:rsidRPr="00882DEE">
        <w:t xml:space="preserve">2014, </w:t>
      </w:r>
      <w:r w:rsidRPr="00882DEE">
        <w:rPr>
          <w:b/>
        </w:rPr>
        <w:t>11</w:t>
      </w:r>
      <w:r w:rsidRPr="00882DEE">
        <w:t>(10):601-610.</w:t>
      </w:r>
    </w:p>
    <w:p w14:paraId="604B3ACC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8.</w:t>
      </w:r>
      <w:r w:rsidRPr="00882DEE">
        <w:tab/>
        <w:t>Timmer A, Behrens R, Buderus S, Findeisen A, Hauer A, Keller KM, Kliemann G, Lang T, Lohr W, Rzehak P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Childhood onset inflammatory bowel disease: predictors of delayed diagnosis from the CEDATA German-language pediatric inflammatory bowel disease registry</w:t>
      </w:r>
      <w:r w:rsidRPr="00882DEE">
        <w:t xml:space="preserve">. </w:t>
      </w:r>
      <w:r w:rsidRPr="00882DEE">
        <w:rPr>
          <w:i/>
        </w:rPr>
        <w:t xml:space="preserve">J Pediatr </w:t>
      </w:r>
      <w:r w:rsidRPr="00882DEE">
        <w:t xml:space="preserve">2011, </w:t>
      </w:r>
      <w:r w:rsidRPr="00882DEE">
        <w:rPr>
          <w:b/>
        </w:rPr>
        <w:t>158</w:t>
      </w:r>
      <w:r w:rsidRPr="00882DEE">
        <w:t>(3):467-473.e462.</w:t>
      </w:r>
    </w:p>
    <w:p w14:paraId="3BD9804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9.</w:t>
      </w:r>
      <w:r w:rsidRPr="00882DEE">
        <w:tab/>
        <w:t xml:space="preserve">Bruno I, Martelossi S, Geatti O, Maggiore G, Guastalla P, Povolato M, Ventura A: </w:t>
      </w:r>
      <w:r w:rsidRPr="00882DEE">
        <w:rPr>
          <w:b/>
        </w:rPr>
        <w:t>Antigranulocyte monoclonal antibody immunoscintigraphy in inflammatory bowel disease in children and young adolescents</w:t>
      </w:r>
      <w:r w:rsidRPr="00882DEE">
        <w:t xml:space="preserve">. </w:t>
      </w:r>
      <w:r w:rsidRPr="00882DEE">
        <w:rPr>
          <w:i/>
        </w:rPr>
        <w:t xml:space="preserve">Acta Paediatr </w:t>
      </w:r>
      <w:r w:rsidRPr="00882DEE">
        <w:t xml:space="preserve">2002, </w:t>
      </w:r>
      <w:r w:rsidRPr="00882DEE">
        <w:rPr>
          <w:b/>
        </w:rPr>
        <w:t>91</w:t>
      </w:r>
      <w:r w:rsidRPr="00882DEE">
        <w:t>(10):1050-1055.</w:t>
      </w:r>
    </w:p>
    <w:p w14:paraId="003E7926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10.</w:t>
      </w:r>
      <w:r w:rsidRPr="00882DEE">
        <w:tab/>
        <w:t>Greuter T, Bertoldo F, Rechner R, Straumann A, Biedermann L, Zeitz J, Misselwitz B, Scharl M, Rogler G, Safroneeva E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Extraintestinal Manifestations of Pediatric Inflammatory Bowel Disease: Prevalence, Presentation, and Anti-TNF Treatment</w:t>
      </w:r>
      <w:r w:rsidRPr="00882DEE">
        <w:t xml:space="preserve">. </w:t>
      </w:r>
      <w:r w:rsidRPr="00882DEE">
        <w:rPr>
          <w:i/>
        </w:rPr>
        <w:t xml:space="preserve">J Pediatr Gastroenterol Nutr </w:t>
      </w:r>
      <w:r w:rsidRPr="00882DEE">
        <w:t xml:space="preserve">2017, </w:t>
      </w:r>
      <w:r w:rsidRPr="00882DEE">
        <w:rPr>
          <w:b/>
        </w:rPr>
        <w:t>65</w:t>
      </w:r>
      <w:r w:rsidRPr="00882DEE">
        <w:t>(2):200-206.</w:t>
      </w:r>
    </w:p>
    <w:p w14:paraId="47AD96CF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1.</w:t>
      </w:r>
      <w:r w:rsidRPr="00882DEE">
        <w:tab/>
        <w:t xml:space="preserve">Stack RJ, Nightingale P, Jinks C, Shaw K, Herron-Marx S, Horne R, Deighton C, Kiely P, Mallen C, Raza K: </w:t>
      </w:r>
      <w:r w:rsidRPr="00882DEE">
        <w:rPr>
          <w:b/>
        </w:rPr>
        <w:t>Delays between the onset of symptoms and first rheumatology consultation in patients with rheumatoid arthritis in the UK: an observational study</w:t>
      </w:r>
      <w:r w:rsidRPr="00882DEE">
        <w:t xml:space="preserve">. </w:t>
      </w:r>
      <w:r w:rsidRPr="00882DEE">
        <w:rPr>
          <w:i/>
        </w:rPr>
        <w:t xml:space="preserve">BMJ Open </w:t>
      </w:r>
      <w:r w:rsidRPr="00882DEE">
        <w:t xml:space="preserve">2019, </w:t>
      </w:r>
      <w:r w:rsidRPr="00882DEE">
        <w:rPr>
          <w:b/>
        </w:rPr>
        <w:t>9</w:t>
      </w:r>
      <w:r w:rsidRPr="00882DEE">
        <w:t>(3):e024361.</w:t>
      </w:r>
    </w:p>
    <w:p w14:paraId="279AEA46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2.</w:t>
      </w:r>
      <w:r w:rsidRPr="00882DEE">
        <w:tab/>
        <w:t xml:space="preserve">Prior JA, Ranjbar H, Belcher J, Mackie SL, Helliwell T, Liddle J, Mallen CD: </w:t>
      </w:r>
      <w:r w:rsidRPr="00882DEE">
        <w:rPr>
          <w:b/>
        </w:rPr>
        <w:t>Diagnostic delay for giant cell arteritis - a systematic review and meta-analysis</w:t>
      </w:r>
      <w:r w:rsidRPr="00882DEE">
        <w:t xml:space="preserve">. </w:t>
      </w:r>
      <w:r w:rsidRPr="00882DEE">
        <w:rPr>
          <w:i/>
        </w:rPr>
        <w:t xml:space="preserve">BMC Med </w:t>
      </w:r>
      <w:r w:rsidRPr="00882DEE">
        <w:t xml:space="preserve">2017, </w:t>
      </w:r>
      <w:r w:rsidRPr="00882DEE">
        <w:rPr>
          <w:b/>
        </w:rPr>
        <w:t>15</w:t>
      </w:r>
      <w:r w:rsidRPr="00882DEE">
        <w:t>(1):120.</w:t>
      </w:r>
    </w:p>
    <w:p w14:paraId="6D6520E1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3.</w:t>
      </w:r>
      <w:r w:rsidRPr="00882DEE">
        <w:tab/>
        <w:t xml:space="preserve">Ricciuto A, Fish JR, Tomalty DE, Carman N, Crowley E, Popalis C, Muise A, Walters TD, Griffiths AM, Church PC: </w:t>
      </w:r>
      <w:r w:rsidRPr="00882DEE">
        <w:rPr>
          <w:b/>
        </w:rPr>
        <w:t>Diagnostic delay in Canadian children with inflammatory bowel disease is more common in Crohn's disease and associated with decreased height</w:t>
      </w:r>
      <w:r w:rsidRPr="00882DEE">
        <w:t xml:space="preserve">. </w:t>
      </w:r>
      <w:r w:rsidRPr="00882DEE">
        <w:rPr>
          <w:i/>
        </w:rPr>
        <w:t xml:space="preserve">Archives of Disease in Childhood </w:t>
      </w:r>
      <w:r w:rsidRPr="00882DEE">
        <w:t xml:space="preserve">2018, </w:t>
      </w:r>
      <w:r w:rsidRPr="00882DEE">
        <w:rPr>
          <w:b/>
        </w:rPr>
        <w:t>103</w:t>
      </w:r>
      <w:r w:rsidRPr="00882DEE">
        <w:t>(4):319-326.</w:t>
      </w:r>
    </w:p>
    <w:p w14:paraId="473024E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4.</w:t>
      </w:r>
      <w:r w:rsidRPr="00882DEE">
        <w:tab/>
        <w:t xml:space="preserve">Sykes MP, Doll H, Sengupta R, Gaffney K: </w:t>
      </w:r>
      <w:r w:rsidRPr="00882DEE">
        <w:rPr>
          <w:b/>
        </w:rPr>
        <w:t>Delay to diagnosis in axial spondyloarthritis: are we improving in the UK?</w:t>
      </w:r>
      <w:r w:rsidRPr="00882DEE">
        <w:t xml:space="preserve"> </w:t>
      </w:r>
      <w:r w:rsidRPr="00882DEE">
        <w:rPr>
          <w:i/>
        </w:rPr>
        <w:t xml:space="preserve">Rheumatology (Oxford) </w:t>
      </w:r>
      <w:r w:rsidRPr="00882DEE">
        <w:t xml:space="preserve">2015, </w:t>
      </w:r>
      <w:r w:rsidRPr="00882DEE">
        <w:rPr>
          <w:b/>
        </w:rPr>
        <w:t>54</w:t>
      </w:r>
      <w:r w:rsidRPr="00882DEE">
        <w:t>(12):2283-2284.</w:t>
      </w:r>
    </w:p>
    <w:p w14:paraId="41D9E24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5.</w:t>
      </w:r>
      <w:r w:rsidRPr="00882DEE">
        <w:tab/>
        <w:t xml:space="preserve">O'Donoghue DP, Dawson AM: </w:t>
      </w:r>
      <w:r w:rsidRPr="00882DEE">
        <w:rPr>
          <w:b/>
        </w:rPr>
        <w:t>Crohn's disease in childhood</w:t>
      </w:r>
      <w:r w:rsidRPr="00882DEE">
        <w:t xml:space="preserve">. </w:t>
      </w:r>
      <w:r w:rsidRPr="00882DEE">
        <w:rPr>
          <w:i/>
        </w:rPr>
        <w:t xml:space="preserve">Arch Dis Child </w:t>
      </w:r>
      <w:r w:rsidRPr="00882DEE">
        <w:t xml:space="preserve">1977, </w:t>
      </w:r>
      <w:r w:rsidRPr="00882DEE">
        <w:rPr>
          <w:b/>
        </w:rPr>
        <w:t>52</w:t>
      </w:r>
      <w:r w:rsidRPr="00882DEE">
        <w:t>(8):627-632.</w:t>
      </w:r>
    </w:p>
    <w:p w14:paraId="69EA0AB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6.</w:t>
      </w:r>
      <w:r w:rsidRPr="00882DEE">
        <w:tab/>
        <w:t xml:space="preserve">Dubois RS, Rothschild J, Silverman A, Sabra A: </w:t>
      </w:r>
      <w:r w:rsidRPr="00882DEE">
        <w:rPr>
          <w:b/>
        </w:rPr>
        <w:t>The pediatric corner: the varied manifestations of Crohn's disease in children and adolescents</w:t>
      </w:r>
      <w:r w:rsidRPr="00882DEE">
        <w:t xml:space="preserve">. </w:t>
      </w:r>
      <w:r w:rsidRPr="00882DEE">
        <w:rPr>
          <w:i/>
        </w:rPr>
        <w:t xml:space="preserve">Am J Gastroenterol </w:t>
      </w:r>
      <w:r w:rsidRPr="00882DEE">
        <w:t xml:space="preserve">1978, </w:t>
      </w:r>
      <w:r w:rsidRPr="00882DEE">
        <w:rPr>
          <w:b/>
        </w:rPr>
        <w:t>69</w:t>
      </w:r>
      <w:r w:rsidRPr="00882DEE">
        <w:t>(2):203-211.</w:t>
      </w:r>
    </w:p>
    <w:p w14:paraId="38F025F9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7.</w:t>
      </w:r>
      <w:r w:rsidRPr="00882DEE">
        <w:tab/>
        <w:t xml:space="preserve">Krebs C, Nixon HH: </w:t>
      </w:r>
      <w:r w:rsidRPr="00882DEE">
        <w:rPr>
          <w:b/>
        </w:rPr>
        <w:t>Inflammatory bowel disease in childhood. Presentation and diagnosis</w:t>
      </w:r>
      <w:r w:rsidRPr="00882DEE">
        <w:t xml:space="preserve">. </w:t>
      </w:r>
      <w:r w:rsidRPr="00882DEE">
        <w:rPr>
          <w:i/>
        </w:rPr>
        <w:t xml:space="preserve">Z Kinderchir </w:t>
      </w:r>
      <w:r w:rsidRPr="00882DEE">
        <w:t xml:space="preserve">1983, </w:t>
      </w:r>
      <w:r w:rsidRPr="00882DEE">
        <w:rPr>
          <w:b/>
        </w:rPr>
        <w:t>38</w:t>
      </w:r>
      <w:r w:rsidRPr="00882DEE">
        <w:t>(6):387-391.</w:t>
      </w:r>
    </w:p>
    <w:p w14:paraId="0A293BC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18.</w:t>
      </w:r>
      <w:r w:rsidRPr="00882DEE">
        <w:tab/>
        <w:t xml:space="preserve">Raine PA: </w:t>
      </w:r>
      <w:r w:rsidRPr="00882DEE">
        <w:rPr>
          <w:b/>
        </w:rPr>
        <w:t>BAPS collective review: chronic inflammatory bowel disease</w:t>
      </w:r>
      <w:r w:rsidRPr="00882DEE">
        <w:t xml:space="preserve">. </w:t>
      </w:r>
      <w:r w:rsidRPr="00882DEE">
        <w:rPr>
          <w:i/>
        </w:rPr>
        <w:t xml:space="preserve">J Pediatr Surg </w:t>
      </w:r>
      <w:r w:rsidRPr="00882DEE">
        <w:t xml:space="preserve">1984, </w:t>
      </w:r>
      <w:r w:rsidRPr="00882DEE">
        <w:rPr>
          <w:b/>
        </w:rPr>
        <w:t>19</w:t>
      </w:r>
      <w:r w:rsidRPr="00882DEE">
        <w:t>(1):18-23.</w:t>
      </w:r>
    </w:p>
    <w:p w14:paraId="7FC3323F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19.</w:t>
      </w:r>
      <w:r w:rsidRPr="00882DEE">
        <w:tab/>
        <w:t xml:space="preserve">Macfarlane PI, Miller V, Ratcliffe JF: </w:t>
      </w:r>
      <w:r w:rsidRPr="00882DEE">
        <w:rPr>
          <w:b/>
        </w:rPr>
        <w:t>Clinical and radiological diagnosis of Crohn's disease in children</w:t>
      </w:r>
      <w:r w:rsidRPr="00882DEE">
        <w:t xml:space="preserve">. </w:t>
      </w:r>
      <w:r w:rsidRPr="00882DEE">
        <w:rPr>
          <w:i/>
        </w:rPr>
        <w:t xml:space="preserve">J Pediatr Gastroenterol Nutr </w:t>
      </w:r>
      <w:r w:rsidRPr="00882DEE">
        <w:t xml:space="preserve">1986, </w:t>
      </w:r>
      <w:r w:rsidRPr="00882DEE">
        <w:rPr>
          <w:b/>
        </w:rPr>
        <w:t>5</w:t>
      </w:r>
      <w:r w:rsidRPr="00882DEE">
        <w:t>(1):87-92.</w:t>
      </w:r>
    </w:p>
    <w:p w14:paraId="7E9750CA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0.</w:t>
      </w:r>
      <w:r w:rsidRPr="00882DEE">
        <w:tab/>
        <w:t xml:space="preserve">Previtera CZ, L.; Sturniolo, G.C.; Messineo, A.; Cecchetto, G.; Dall'Igna, P.; Gugliemi, M.: </w:t>
      </w:r>
      <w:r w:rsidRPr="00882DEE">
        <w:rPr>
          <w:b/>
        </w:rPr>
        <w:t>"Chronic Inflammatory Bowel Disease" in eta pediatrica: presentazione clinica e cause di ritardo diagnostico</w:t>
      </w:r>
      <w:r w:rsidRPr="00882DEE">
        <w:t xml:space="preserve">. 1989, </w:t>
      </w:r>
      <w:r w:rsidRPr="00882DEE">
        <w:rPr>
          <w:b/>
        </w:rPr>
        <w:t>31</w:t>
      </w:r>
      <w:r w:rsidRPr="00882DEE">
        <w:t>.</w:t>
      </w:r>
    </w:p>
    <w:p w14:paraId="3EF5702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1.</w:t>
      </w:r>
      <w:r w:rsidRPr="00882DEE">
        <w:tab/>
        <w:t xml:space="preserve">Beasley SW, Cameron DJS, McLain BI, Davidson PM, Stokes KB: </w:t>
      </w:r>
      <w:r w:rsidRPr="00882DEE">
        <w:rPr>
          <w:b/>
        </w:rPr>
        <w:t>Diagnostic delay in Crohn's disease</w:t>
      </w:r>
      <w:r w:rsidRPr="00882DEE">
        <w:t xml:space="preserve">. </w:t>
      </w:r>
      <w:r w:rsidRPr="00882DEE">
        <w:rPr>
          <w:i/>
        </w:rPr>
        <w:t xml:space="preserve">Pediatric Surgery International </w:t>
      </w:r>
      <w:r w:rsidRPr="00882DEE">
        <w:t xml:space="preserve">1992, </w:t>
      </w:r>
      <w:r w:rsidRPr="00882DEE">
        <w:rPr>
          <w:b/>
        </w:rPr>
        <w:t>7</w:t>
      </w:r>
      <w:r w:rsidRPr="00882DEE">
        <w:t>(3):171-173.</w:t>
      </w:r>
    </w:p>
    <w:p w14:paraId="484AEA7C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2.</w:t>
      </w:r>
      <w:r w:rsidRPr="00882DEE">
        <w:tab/>
        <w:t xml:space="preserve">Heikenen JB, Werlin SL, Brown CW, Balint JP: </w:t>
      </w:r>
      <w:r w:rsidRPr="00882DEE">
        <w:rPr>
          <w:b/>
        </w:rPr>
        <w:t>Presenting symptoms and diagnostic lag in children with inflammatory bowel disease</w:t>
      </w:r>
      <w:r w:rsidRPr="00882DEE">
        <w:t xml:space="preserve">. </w:t>
      </w:r>
      <w:r w:rsidRPr="00882DEE">
        <w:rPr>
          <w:i/>
        </w:rPr>
        <w:t xml:space="preserve">Inflamm Bowel Dis </w:t>
      </w:r>
      <w:r w:rsidRPr="00882DEE">
        <w:t xml:space="preserve">1999, </w:t>
      </w:r>
      <w:r w:rsidRPr="00882DEE">
        <w:rPr>
          <w:b/>
        </w:rPr>
        <w:t>5</w:t>
      </w:r>
      <w:r w:rsidRPr="00882DEE">
        <w:t>(3):158-160.</w:t>
      </w:r>
    </w:p>
    <w:p w14:paraId="7BDA499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3.</w:t>
      </w:r>
      <w:r w:rsidRPr="00882DEE">
        <w:tab/>
        <w:t xml:space="preserve">Watson AJ, Johnston AT, Barker PM, Youngson GG, Bisset WM, Mahomed AA: </w:t>
      </w:r>
      <w:r w:rsidRPr="00882DEE">
        <w:rPr>
          <w:b/>
        </w:rPr>
        <w:t>The presentation and management of juvenile-onset chronic inflammatory bowel disease in Northeastern Scotland</w:t>
      </w:r>
      <w:r w:rsidRPr="00882DEE">
        <w:t xml:space="preserve">. </w:t>
      </w:r>
      <w:r w:rsidRPr="00882DEE">
        <w:rPr>
          <w:i/>
        </w:rPr>
        <w:t xml:space="preserve">J Pediatr Surg </w:t>
      </w:r>
      <w:r w:rsidRPr="00882DEE">
        <w:t xml:space="preserve">2002, </w:t>
      </w:r>
      <w:r w:rsidRPr="00882DEE">
        <w:rPr>
          <w:b/>
        </w:rPr>
        <w:t>37</w:t>
      </w:r>
      <w:r w:rsidRPr="00882DEE">
        <w:t>(1):83-86.</w:t>
      </w:r>
    </w:p>
    <w:p w14:paraId="36A0A59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4.</w:t>
      </w:r>
      <w:r w:rsidRPr="00882DEE">
        <w:tab/>
        <w:t xml:space="preserve">Sawczenko A, Ballinger AB, Savage MO, Sanderson IR: </w:t>
      </w:r>
      <w:r w:rsidRPr="00882DEE">
        <w:rPr>
          <w:b/>
        </w:rPr>
        <w:t>Clinical features affecting final adult height in patients with pediatric-onset Crohn's disease</w:t>
      </w:r>
      <w:r w:rsidRPr="00882DEE">
        <w:t xml:space="preserve">. </w:t>
      </w:r>
      <w:r w:rsidRPr="00882DEE">
        <w:rPr>
          <w:i/>
        </w:rPr>
        <w:t xml:space="preserve">Pediatrics </w:t>
      </w:r>
      <w:r w:rsidRPr="00882DEE">
        <w:t xml:space="preserve">2006, </w:t>
      </w:r>
      <w:r w:rsidRPr="00882DEE">
        <w:rPr>
          <w:b/>
        </w:rPr>
        <w:t>118</w:t>
      </w:r>
      <w:r w:rsidRPr="00882DEE">
        <w:t>(1):124-129.</w:t>
      </w:r>
    </w:p>
    <w:p w14:paraId="2438CB6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5.</w:t>
      </w:r>
      <w:r w:rsidRPr="00882DEE">
        <w:tab/>
        <w:t xml:space="preserve">Czaja-Bulsa GG, A.; Garanty-Bogacka, B.;: </w:t>
      </w:r>
      <w:r w:rsidRPr="00882DEE">
        <w:rPr>
          <w:b/>
        </w:rPr>
        <w:t>Characteristics of inflammatory bowel disease in children under 5 years of age - The own experience</w:t>
      </w:r>
      <w:r w:rsidRPr="00882DEE">
        <w:t xml:space="preserve">. </w:t>
      </w:r>
      <w:r w:rsidRPr="00882DEE">
        <w:rPr>
          <w:i/>
        </w:rPr>
        <w:t xml:space="preserve">Pediatria Wspolczesna </w:t>
      </w:r>
      <w:r w:rsidRPr="00882DEE">
        <w:t xml:space="preserve">2007, </w:t>
      </w:r>
      <w:r w:rsidRPr="00882DEE">
        <w:rPr>
          <w:b/>
        </w:rPr>
        <w:t>9</w:t>
      </w:r>
      <w:r w:rsidRPr="00882DEE">
        <w:t>(3):163-166.</w:t>
      </w:r>
    </w:p>
    <w:p w14:paraId="101626E6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6.</w:t>
      </w:r>
      <w:r w:rsidRPr="00882DEE">
        <w:tab/>
        <w:t xml:space="preserve">Kovács J, Nagy A, Szabó A, Lorincz M: </w:t>
      </w:r>
      <w:r w:rsidRPr="00882DEE">
        <w:rPr>
          <w:b/>
        </w:rPr>
        <w:t>[To grow up with Crohn's disease]</w:t>
      </w:r>
      <w:r w:rsidRPr="00882DEE">
        <w:t xml:space="preserve">. </w:t>
      </w:r>
      <w:r w:rsidRPr="00882DEE">
        <w:rPr>
          <w:i/>
        </w:rPr>
        <w:t xml:space="preserve">Orv Hetil </w:t>
      </w:r>
      <w:r w:rsidRPr="00882DEE">
        <w:t xml:space="preserve">2011, </w:t>
      </w:r>
      <w:r w:rsidRPr="00882DEE">
        <w:rPr>
          <w:b/>
        </w:rPr>
        <w:t>152</w:t>
      </w:r>
      <w:r w:rsidRPr="00882DEE">
        <w:t>(14):546-554.</w:t>
      </w:r>
    </w:p>
    <w:p w14:paraId="3B92C6A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7.</w:t>
      </w:r>
      <w:r w:rsidRPr="00882DEE">
        <w:tab/>
        <w:t xml:space="preserve">Kwon YH, Kim YJ: </w:t>
      </w:r>
      <w:r w:rsidRPr="00882DEE">
        <w:rPr>
          <w:b/>
        </w:rPr>
        <w:t>Pre-diagnostic Clinical Presentations and Medical History Prior to the Diagnosis of Inflammatory Bowel Disease in Children</w:t>
      </w:r>
      <w:r w:rsidRPr="00882DEE">
        <w:t xml:space="preserve">. </w:t>
      </w:r>
      <w:r w:rsidRPr="00882DEE">
        <w:rPr>
          <w:i/>
        </w:rPr>
        <w:t xml:space="preserve">Pediatr Gastroenterol Hepatol Nutr </w:t>
      </w:r>
      <w:r w:rsidRPr="00882DEE">
        <w:t xml:space="preserve">2013, </w:t>
      </w:r>
      <w:r w:rsidRPr="00882DEE">
        <w:rPr>
          <w:b/>
        </w:rPr>
        <w:t>16</w:t>
      </w:r>
      <w:r w:rsidRPr="00882DEE">
        <w:t>(3):178-184.</w:t>
      </w:r>
    </w:p>
    <w:p w14:paraId="37B20A1A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28.</w:t>
      </w:r>
      <w:r w:rsidRPr="00882DEE">
        <w:tab/>
        <w:t xml:space="preserve">Nambu R, Hagiwara S, Kubota M, Kagimoto S: </w:t>
      </w:r>
      <w:r w:rsidRPr="00882DEE">
        <w:rPr>
          <w:b/>
        </w:rPr>
        <w:t>Difference between early onset and late-onset pediatric ulcerative colitis</w:t>
      </w:r>
      <w:r w:rsidRPr="00882DEE">
        <w:t xml:space="preserve">. </w:t>
      </w:r>
      <w:r w:rsidRPr="00882DEE">
        <w:rPr>
          <w:i/>
        </w:rPr>
        <w:t xml:space="preserve">Pediatr Int </w:t>
      </w:r>
      <w:r w:rsidRPr="00882DEE">
        <w:t xml:space="preserve">2016, </w:t>
      </w:r>
      <w:r w:rsidRPr="00882DEE">
        <w:rPr>
          <w:b/>
        </w:rPr>
        <w:t>58</w:t>
      </w:r>
      <w:r w:rsidRPr="00882DEE">
        <w:t>(9):862-866.</w:t>
      </w:r>
    </w:p>
    <w:p w14:paraId="3940B3A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29.</w:t>
      </w:r>
      <w:r w:rsidRPr="00882DEE">
        <w:tab/>
        <w:t xml:space="preserve">Vicentín R, Wagener M, Pais AB, Contreras M, Orsi M: </w:t>
      </w:r>
      <w:r w:rsidRPr="00882DEE">
        <w:rPr>
          <w:b/>
        </w:rPr>
        <w:t>One-year prospective registry of inflammatory bowel disease in the Argentine pediatric population</w:t>
      </w:r>
      <w:r w:rsidRPr="00882DEE">
        <w:t xml:space="preserve">. </w:t>
      </w:r>
      <w:r w:rsidRPr="00882DEE">
        <w:rPr>
          <w:i/>
        </w:rPr>
        <w:t xml:space="preserve">Arch Argent Pediatr </w:t>
      </w:r>
      <w:r w:rsidRPr="00882DEE">
        <w:t xml:space="preserve">2017, </w:t>
      </w:r>
      <w:r w:rsidRPr="00882DEE">
        <w:rPr>
          <w:b/>
        </w:rPr>
        <w:t>115</w:t>
      </w:r>
      <w:r w:rsidRPr="00882DEE">
        <w:t>(6):533-540.</w:t>
      </w:r>
    </w:p>
    <w:p w14:paraId="3408E53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0.</w:t>
      </w:r>
      <w:r w:rsidRPr="00882DEE">
        <w:tab/>
        <w:t xml:space="preserve">Barton JR, Ferguson A: </w:t>
      </w:r>
      <w:r w:rsidRPr="00882DEE">
        <w:rPr>
          <w:b/>
        </w:rPr>
        <w:t>Clinical features, morbidity and mortality of Scottish children with inflammatory bowel disease</w:t>
      </w:r>
      <w:r w:rsidRPr="00882DEE">
        <w:t xml:space="preserve">. </w:t>
      </w:r>
      <w:r w:rsidRPr="00882DEE">
        <w:rPr>
          <w:i/>
        </w:rPr>
        <w:t xml:space="preserve">Q J Med </w:t>
      </w:r>
      <w:r w:rsidRPr="00882DEE">
        <w:t xml:space="preserve">1990, </w:t>
      </w:r>
      <w:r w:rsidRPr="00882DEE">
        <w:rPr>
          <w:b/>
        </w:rPr>
        <w:t>75</w:t>
      </w:r>
      <w:r w:rsidRPr="00882DEE">
        <w:t>(277):423-439.</w:t>
      </w:r>
    </w:p>
    <w:p w14:paraId="5F8838E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1.</w:t>
      </w:r>
      <w:r w:rsidRPr="00882DEE">
        <w:tab/>
        <w:t xml:space="preserve">Bland RM, Evans TJ, Raine P, Weaver LT: </w:t>
      </w:r>
      <w:r w:rsidRPr="00882DEE">
        <w:rPr>
          <w:b/>
        </w:rPr>
        <w:t>Inflammatory bowel disease in Scottish children</w:t>
      </w:r>
      <w:r w:rsidRPr="00882DEE">
        <w:t xml:space="preserve">. </w:t>
      </w:r>
      <w:r w:rsidRPr="00882DEE">
        <w:rPr>
          <w:i/>
        </w:rPr>
        <w:t xml:space="preserve">Health Bull (Edinb) </w:t>
      </w:r>
      <w:r w:rsidRPr="00882DEE">
        <w:t xml:space="preserve">1999, </w:t>
      </w:r>
      <w:r w:rsidRPr="00882DEE">
        <w:rPr>
          <w:b/>
        </w:rPr>
        <w:t>57</w:t>
      </w:r>
      <w:r w:rsidRPr="00882DEE">
        <w:t>(6):365-373.</w:t>
      </w:r>
    </w:p>
    <w:p w14:paraId="7C680B3D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2.</w:t>
      </w:r>
      <w:r w:rsidRPr="00882DEE">
        <w:tab/>
        <w:t xml:space="preserve">Spray C, Debelle GD, Murphy MS: </w:t>
      </w:r>
      <w:r w:rsidRPr="00882DEE">
        <w:rPr>
          <w:b/>
        </w:rPr>
        <w:t>Current diagnosis, management and morbidity in paediatric inflammatory bowel disease</w:t>
      </w:r>
      <w:r w:rsidRPr="00882DEE">
        <w:t xml:space="preserve">. </w:t>
      </w:r>
      <w:r w:rsidRPr="00882DEE">
        <w:rPr>
          <w:i/>
        </w:rPr>
        <w:t xml:space="preserve">Acta Paediatr </w:t>
      </w:r>
      <w:r w:rsidRPr="00882DEE">
        <w:t xml:space="preserve">2001, </w:t>
      </w:r>
      <w:r w:rsidRPr="00882DEE">
        <w:rPr>
          <w:b/>
        </w:rPr>
        <w:t>90</w:t>
      </w:r>
      <w:r w:rsidRPr="00882DEE">
        <w:t>(4):400-405.</w:t>
      </w:r>
    </w:p>
    <w:p w14:paraId="09BEEAC9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3.</w:t>
      </w:r>
      <w:r w:rsidRPr="00882DEE">
        <w:tab/>
        <w:t xml:space="preserve">Sawczenko A, Sandhu BK: </w:t>
      </w:r>
      <w:r w:rsidRPr="00882DEE">
        <w:rPr>
          <w:b/>
        </w:rPr>
        <w:t>Presenting features of inflammatory bowel disease in Great Britain and Ireland</w:t>
      </w:r>
      <w:r w:rsidRPr="00882DEE">
        <w:t xml:space="preserve">. </w:t>
      </w:r>
      <w:r w:rsidRPr="00882DEE">
        <w:rPr>
          <w:i/>
        </w:rPr>
        <w:t xml:space="preserve">Arch Dis Child </w:t>
      </w:r>
      <w:r w:rsidRPr="00882DEE">
        <w:t xml:space="preserve">2003, </w:t>
      </w:r>
      <w:r w:rsidRPr="00882DEE">
        <w:rPr>
          <w:b/>
        </w:rPr>
        <w:t>88</w:t>
      </w:r>
      <w:r w:rsidRPr="00882DEE">
        <w:t>(11):995-1000.</w:t>
      </w:r>
    </w:p>
    <w:p w14:paraId="79415AED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4.</w:t>
      </w:r>
      <w:r w:rsidRPr="00882DEE">
        <w:tab/>
        <w:t xml:space="preserve">Gerasimidis K, Barclay A, Papangelou A, Missiou D, Buchanan E, Tracey C, Tayler R, Russell RK, Edwards CA, McGrogan P: </w:t>
      </w:r>
      <w:r w:rsidRPr="00882DEE">
        <w:rPr>
          <w:b/>
        </w:rPr>
        <w:t>The epidemiology of anemia in pediatric inflammatory bowel disease: prevalence and associated factors at diagnosis and follow-up and the impact of exclusive enteral nutrition</w:t>
      </w:r>
      <w:r w:rsidRPr="00882DEE">
        <w:t xml:space="preserve">. </w:t>
      </w:r>
      <w:r w:rsidRPr="00882DEE">
        <w:rPr>
          <w:i/>
        </w:rPr>
        <w:t xml:space="preserve">Inflamm Bowel Dis </w:t>
      </w:r>
      <w:r w:rsidRPr="00882DEE">
        <w:t xml:space="preserve">2013, </w:t>
      </w:r>
      <w:r w:rsidRPr="00882DEE">
        <w:rPr>
          <w:b/>
        </w:rPr>
        <w:t>19</w:t>
      </w:r>
      <w:r w:rsidRPr="00882DEE">
        <w:t>(11):2411-2422.</w:t>
      </w:r>
    </w:p>
    <w:p w14:paraId="63DED29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5.</w:t>
      </w:r>
      <w:r w:rsidRPr="00882DEE">
        <w:tab/>
        <w:t xml:space="preserve">Arcos-Machancoses JV, Donat-Aliaga E, Polo-Miquel B, Masip-Simó E, Ribes-Koninckx C, Pereda-Pérez A: </w:t>
      </w:r>
      <w:r w:rsidRPr="00882DEE">
        <w:rPr>
          <w:b/>
        </w:rPr>
        <w:t>[Description and study of risk factors for the diagnostic delay of pediatric inflammatory bowel disease]</w:t>
      </w:r>
      <w:r w:rsidRPr="00882DEE">
        <w:t xml:space="preserve">. </w:t>
      </w:r>
      <w:r w:rsidRPr="00882DEE">
        <w:rPr>
          <w:i/>
        </w:rPr>
        <w:t xml:space="preserve">An Pediatr (Barc) </w:t>
      </w:r>
      <w:r w:rsidRPr="00882DEE">
        <w:t xml:space="preserve">2015, </w:t>
      </w:r>
      <w:r w:rsidRPr="00882DEE">
        <w:rPr>
          <w:b/>
        </w:rPr>
        <w:t>82</w:t>
      </w:r>
      <w:r w:rsidRPr="00882DEE">
        <w:t>(4):247-254.</w:t>
      </w:r>
    </w:p>
    <w:p w14:paraId="13463E73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6.</w:t>
      </w:r>
      <w:r w:rsidRPr="00882DEE">
        <w:tab/>
        <w:t xml:space="preserve">Dore M, Triana Junco P, Sanchez Galan A, Prieto G, Ramos E, Munoz Romo M, Gomez Cervantes M, Hernandez F, Martinez L, Lopez Santamaria M: </w:t>
      </w:r>
      <w:r w:rsidRPr="00882DEE">
        <w:rPr>
          <w:b/>
        </w:rPr>
        <w:t>Pitfalls in Diagnosis of Early-Onset Inflammatory Bowel Disease</w:t>
      </w:r>
      <w:r w:rsidRPr="00882DEE">
        <w:t xml:space="preserve">. </w:t>
      </w:r>
      <w:r w:rsidRPr="00882DEE">
        <w:rPr>
          <w:i/>
        </w:rPr>
        <w:t xml:space="preserve">European Journal of Pediatric Surgery </w:t>
      </w:r>
      <w:r w:rsidRPr="00882DEE">
        <w:t xml:space="preserve">2018, </w:t>
      </w:r>
      <w:r w:rsidRPr="00882DEE">
        <w:rPr>
          <w:b/>
        </w:rPr>
        <w:t>28</w:t>
      </w:r>
      <w:r w:rsidRPr="00882DEE">
        <w:t>(1):39-43.</w:t>
      </w:r>
    </w:p>
    <w:p w14:paraId="2A9633FE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7.</w:t>
      </w:r>
      <w:r w:rsidRPr="00882DEE">
        <w:tab/>
        <w:t>Jimenez Trevino S, Pujol Muncunill G, Martin-Masot R, Rodriguez Martinez A, Segarra Canton O, Pena Quintana L, Armas Ramos H, Eizaguirre Arocena FJ, Barrio Torres J, Garcia Burriel JI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 xml:space="preserve">Spanish Pediatric Inflammatory Bowel Disease Diagnostic Delay Registry: SPIDER Study From Sociedad Espanola de </w:t>
      </w:r>
      <w:r w:rsidRPr="00882DEE">
        <w:rPr>
          <w:b/>
        </w:rPr>
        <w:lastRenderedPageBreak/>
        <w:t>Gastroenterologia, Hepatologia y Nutricion Pediatrica</w:t>
      </w:r>
      <w:r w:rsidRPr="00882DEE">
        <w:t xml:space="preserve">. </w:t>
      </w:r>
      <w:r w:rsidRPr="00882DEE">
        <w:rPr>
          <w:i/>
        </w:rPr>
        <w:t xml:space="preserve">Frontiers in Pediatrics </w:t>
      </w:r>
      <w:r w:rsidRPr="00882DEE">
        <w:t xml:space="preserve">2020, </w:t>
      </w:r>
      <w:r w:rsidRPr="00882DEE">
        <w:rPr>
          <w:b/>
        </w:rPr>
        <w:t>8 (no pagination)</w:t>
      </w:r>
      <w:r w:rsidRPr="00882DEE">
        <w:t>(584278).</w:t>
      </w:r>
    </w:p>
    <w:p w14:paraId="620B68A1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8.</w:t>
      </w:r>
      <w:r w:rsidRPr="00882DEE">
        <w:tab/>
        <w:t>Gower-Rousseau C, Dauchet L, Vernier-Massouille G, Tilloy E, Brazier F, Merle V, Dupas JL, Savoye G, Baldé M, Marti R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The natural history of pediatric ulcerative colitis: a population-based cohort study</w:t>
      </w:r>
      <w:r w:rsidRPr="00882DEE">
        <w:t xml:space="preserve">. </w:t>
      </w:r>
      <w:r w:rsidRPr="00882DEE">
        <w:rPr>
          <w:i/>
        </w:rPr>
        <w:t xml:space="preserve">Am J Gastroenterol </w:t>
      </w:r>
      <w:r w:rsidRPr="00882DEE">
        <w:t xml:space="preserve">2009, </w:t>
      </w:r>
      <w:r w:rsidRPr="00882DEE">
        <w:rPr>
          <w:b/>
        </w:rPr>
        <w:t>104</w:t>
      </w:r>
      <w:r w:rsidRPr="00882DEE">
        <w:t>(8):2080-2088.</w:t>
      </w:r>
    </w:p>
    <w:p w14:paraId="1D6956C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39.</w:t>
      </w:r>
      <w:r w:rsidRPr="00882DEE">
        <w:tab/>
        <w:t xml:space="preserve">Samson F, Cagnard B, Leray E, Guggenbuhl P, Bridoux-Henno L, Dabadie A: </w:t>
      </w:r>
      <w:r w:rsidRPr="00882DEE">
        <w:rPr>
          <w:b/>
        </w:rPr>
        <w:t>Longitudinal study of bone mineral density in children after a diagnosis of Crohn's disease</w:t>
      </w:r>
      <w:r w:rsidRPr="00882DEE">
        <w:t xml:space="preserve">. </w:t>
      </w:r>
      <w:r w:rsidRPr="00882DEE">
        <w:rPr>
          <w:i/>
        </w:rPr>
        <w:t xml:space="preserve">Gastroenterol Clin Biol </w:t>
      </w:r>
      <w:r w:rsidRPr="00882DEE">
        <w:t xml:space="preserve">2010, </w:t>
      </w:r>
      <w:r w:rsidRPr="00882DEE">
        <w:rPr>
          <w:b/>
        </w:rPr>
        <w:t>34</w:t>
      </w:r>
      <w:r w:rsidRPr="00882DEE">
        <w:t>(10):554-561.</w:t>
      </w:r>
    </w:p>
    <w:p w14:paraId="38B9F44A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0.</w:t>
      </w:r>
      <w:r w:rsidRPr="00882DEE">
        <w:tab/>
        <w:t>Kern I, Schoffer O, Kiess W, Henker J, Laas MW, Winkler U, Quietzsch J, Wenzel O, Zurek M, Buttner K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Incidence trends of pediatric onset inflammatory bowel disease in the years 2000-2009 in Saxony, Germany-first results of the Saxon Pediatric IBD Registry</w:t>
      </w:r>
      <w:r w:rsidRPr="00882DEE">
        <w:t xml:space="preserve">. </w:t>
      </w:r>
      <w:r w:rsidRPr="00882DEE">
        <w:rPr>
          <w:i/>
        </w:rPr>
        <w:t xml:space="preserve">PLoS ONE [Electronic Resource] </w:t>
      </w:r>
      <w:r w:rsidRPr="00882DEE">
        <w:t xml:space="preserve">2021, </w:t>
      </w:r>
      <w:r w:rsidRPr="00882DEE">
        <w:rPr>
          <w:b/>
        </w:rPr>
        <w:t>16</w:t>
      </w:r>
      <w:r w:rsidRPr="00882DEE">
        <w:t>(1):e0243774.</w:t>
      </w:r>
    </w:p>
    <w:p w14:paraId="7DC1043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1.</w:t>
      </w:r>
      <w:r w:rsidRPr="00882DEE">
        <w:tab/>
        <w:t>Schoepfer A, Santos J, Fournier N, Schibli S, Spalinger J, Vavricka S, Safroneeva E, Aslan N, Rogler G, Braegger C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Systematic Analysis of the Impact of Diagnostic Delay on Bowel Damage in Paediatric Versus Adult Onset Crohn's Disease</w:t>
      </w:r>
      <w:r w:rsidRPr="00882DEE">
        <w:t xml:space="preserve">. </w:t>
      </w:r>
      <w:r w:rsidRPr="00882DEE">
        <w:rPr>
          <w:i/>
        </w:rPr>
        <w:t xml:space="preserve">Journal of Crohn's and Colitis </w:t>
      </w:r>
      <w:r w:rsidRPr="00882DEE">
        <w:t xml:space="preserve">2019, </w:t>
      </w:r>
      <w:r w:rsidRPr="00882DEE">
        <w:rPr>
          <w:b/>
        </w:rPr>
        <w:t>13</w:t>
      </w:r>
      <w:r w:rsidRPr="00882DEE">
        <w:t>(10):1334-1342.</w:t>
      </w:r>
    </w:p>
    <w:p w14:paraId="2080634E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2.</w:t>
      </w:r>
      <w:r w:rsidRPr="00882DEE">
        <w:tab/>
        <w:t>Ivković, Hojsak I, Trivić I, Sila S, Hrabač P, Konjik V, Senečić-Čala I, Palčevski G, Despot R, Žaja O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IBD phenotype at diagnosis, and early disease-course in pediatric patients in Croatia: data from the Croatian national registry</w:t>
      </w:r>
      <w:r w:rsidRPr="00882DEE">
        <w:t xml:space="preserve">. </w:t>
      </w:r>
      <w:r w:rsidRPr="00882DEE">
        <w:rPr>
          <w:i/>
        </w:rPr>
        <w:t xml:space="preserve">Pediatric Research </w:t>
      </w:r>
      <w:r w:rsidRPr="00882DEE">
        <w:t xml:space="preserve">2020, </w:t>
      </w:r>
      <w:r w:rsidRPr="00882DEE">
        <w:rPr>
          <w:b/>
        </w:rPr>
        <w:t>88</w:t>
      </w:r>
      <w:r w:rsidRPr="00882DEE">
        <w:t>(6):950-956.</w:t>
      </w:r>
    </w:p>
    <w:p w14:paraId="3489339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3.</w:t>
      </w:r>
      <w:r w:rsidRPr="00882DEE">
        <w:tab/>
        <w:t xml:space="preserve">Guariso G, Gasparetto M, Visonà Dalla Pozza L, D'Incà R, Zancan L, Sturniolo G, Brotto F, Facchin P: </w:t>
      </w:r>
      <w:r w:rsidRPr="00882DEE">
        <w:rPr>
          <w:b/>
        </w:rPr>
        <w:t>Inflammatory bowel disease developing in paediatric and adult age</w:t>
      </w:r>
      <w:r w:rsidRPr="00882DEE">
        <w:t xml:space="preserve">. </w:t>
      </w:r>
      <w:r w:rsidRPr="00882DEE">
        <w:rPr>
          <w:i/>
        </w:rPr>
        <w:t xml:space="preserve">J Pediatr Gastroenterol Nutr </w:t>
      </w:r>
      <w:r w:rsidRPr="00882DEE">
        <w:t xml:space="preserve">2010, </w:t>
      </w:r>
      <w:r w:rsidRPr="00882DEE">
        <w:rPr>
          <w:b/>
        </w:rPr>
        <w:t>51</w:t>
      </w:r>
      <w:r w:rsidRPr="00882DEE">
        <w:t>(6):698-707.</w:t>
      </w:r>
    </w:p>
    <w:p w14:paraId="1C1054C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4.</w:t>
      </w:r>
      <w:r w:rsidRPr="00882DEE">
        <w:tab/>
        <w:t>Ricciuto A, Mack DR, Huynh HQ, Jacobson K, Otley AR, deBruyn J, El-Matary W, Deslandres C, Sherlock ME, Critch JN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Diagnostic Delay Is Associated With Complicated Disease and Growth Impairment in Paediatric Crohn's Disease</w:t>
      </w:r>
      <w:r w:rsidRPr="00882DEE">
        <w:t xml:space="preserve">. </w:t>
      </w:r>
      <w:r w:rsidRPr="00882DEE">
        <w:rPr>
          <w:i/>
        </w:rPr>
        <w:t xml:space="preserve">Journal of Crohn's &amp; colitis </w:t>
      </w:r>
      <w:r w:rsidRPr="00882DEE">
        <w:t xml:space="preserve">2021, </w:t>
      </w:r>
      <w:r w:rsidRPr="00882DEE">
        <w:rPr>
          <w:b/>
        </w:rPr>
        <w:t>15</w:t>
      </w:r>
      <w:r w:rsidRPr="00882DEE">
        <w:t>(3):419-431.</w:t>
      </w:r>
    </w:p>
    <w:p w14:paraId="1D10BAB3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45.</w:t>
      </w:r>
      <w:r w:rsidRPr="00882DEE">
        <w:tab/>
        <w:t xml:space="preserve">Krishna M, Britto S, Qian J, Ihekweazu F, Rodriguez JR, Kellermayer R: </w:t>
      </w:r>
      <w:r w:rsidRPr="00882DEE">
        <w:rPr>
          <w:b/>
        </w:rPr>
        <w:t>Diagnostic delay and colectomy risk in pediatric ulcerative colitis</w:t>
      </w:r>
      <w:r w:rsidRPr="00882DEE">
        <w:t xml:space="preserve">. </w:t>
      </w:r>
      <w:r w:rsidRPr="00882DEE">
        <w:rPr>
          <w:i/>
        </w:rPr>
        <w:t xml:space="preserve">Journal of Pediatric Surgery </w:t>
      </w:r>
      <w:r w:rsidRPr="00882DEE">
        <w:t xml:space="preserve">2020, </w:t>
      </w:r>
      <w:r w:rsidRPr="00882DEE">
        <w:rPr>
          <w:b/>
        </w:rPr>
        <w:t>55</w:t>
      </w:r>
      <w:r w:rsidRPr="00882DEE">
        <w:t>(3):403-405.</w:t>
      </w:r>
    </w:p>
    <w:p w14:paraId="74319887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6.</w:t>
      </w:r>
      <w:r w:rsidRPr="00882DEE">
        <w:tab/>
        <w:t>Dhaliwal J, Walters TD, Mack DR, Huynh HQ, Jacobson K, Otley AR, Debruyn J, El-Matary W, Deslandres C, Sherlock ME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Phenotypic Variation in Paediatric Inflammatory Bowel Disease by Age: A Multicentre Prospective Inception Cohort Study of the Canadian Children IBD Network</w:t>
      </w:r>
      <w:r w:rsidRPr="00882DEE">
        <w:t xml:space="preserve">. </w:t>
      </w:r>
      <w:r w:rsidRPr="00882DEE">
        <w:rPr>
          <w:i/>
        </w:rPr>
        <w:t xml:space="preserve">Journal of Crohn's and Colitis </w:t>
      </w:r>
      <w:r w:rsidRPr="00882DEE">
        <w:t xml:space="preserve">2020, </w:t>
      </w:r>
      <w:r w:rsidRPr="00882DEE">
        <w:rPr>
          <w:b/>
        </w:rPr>
        <w:t>14</w:t>
      </w:r>
      <w:r w:rsidRPr="00882DEE">
        <w:t>(4):445-454.</w:t>
      </w:r>
    </w:p>
    <w:p w14:paraId="01FECDF6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7.</w:t>
      </w:r>
      <w:r w:rsidRPr="00882DEE">
        <w:tab/>
        <w:t xml:space="preserve">El Mouzan MI, AlSaleem BI, Hasosah MY, Al-Hussaini AA, Al Anazi AH, Saadah OI, Al Sarkhy AA, Al Mofarreh MA, Assiri AA: </w:t>
      </w:r>
      <w:r w:rsidRPr="00882DEE">
        <w:rPr>
          <w:b/>
        </w:rPr>
        <w:t>Diagnostic delay of pediatric inflammatory bowel disease in Saudi Arabia</w:t>
      </w:r>
      <w:r w:rsidRPr="00882DEE">
        <w:t xml:space="preserve">. </w:t>
      </w:r>
      <w:r w:rsidRPr="00882DEE">
        <w:rPr>
          <w:i/>
        </w:rPr>
        <w:t xml:space="preserve">Saudi J Gastroenterol </w:t>
      </w:r>
      <w:r w:rsidRPr="00882DEE">
        <w:t xml:space="preserve">2019, </w:t>
      </w:r>
      <w:r w:rsidRPr="00882DEE">
        <w:rPr>
          <w:b/>
        </w:rPr>
        <w:t>25</w:t>
      </w:r>
      <w:r w:rsidRPr="00882DEE">
        <w:t>(4):257-261.</w:t>
      </w:r>
    </w:p>
    <w:p w14:paraId="4308AA33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8.</w:t>
      </w:r>
      <w:r w:rsidRPr="00882DEE">
        <w:tab/>
        <w:t xml:space="preserve">Banerjee R, Pal P, Nabi Z, Shava U, Ganesh G, Reddy DN: </w:t>
      </w:r>
      <w:r w:rsidRPr="00882DEE">
        <w:rPr>
          <w:b/>
        </w:rPr>
        <w:t>Very early onset inflammatory bowel disease in a South Asian country where inflammatory bowel disease is emerging: a distinct clinical phenotype from later onset disease</w:t>
      </w:r>
      <w:r w:rsidRPr="00882DEE">
        <w:t xml:space="preserve">. </w:t>
      </w:r>
      <w:r w:rsidRPr="00882DEE">
        <w:rPr>
          <w:i/>
        </w:rPr>
        <w:t xml:space="preserve">Intestinal Research </w:t>
      </w:r>
      <w:r w:rsidRPr="00882DEE">
        <w:t xml:space="preserve">2020, </w:t>
      </w:r>
      <w:r w:rsidRPr="00882DEE">
        <w:rPr>
          <w:b/>
        </w:rPr>
        <w:t>20</w:t>
      </w:r>
      <w:r w:rsidRPr="00882DEE">
        <w:t>:20.</w:t>
      </w:r>
    </w:p>
    <w:p w14:paraId="0E9EB93D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49.</w:t>
      </w:r>
      <w:r w:rsidRPr="00882DEE">
        <w:tab/>
        <w:t>Levine A, Koletzko S, Turner D, Escher JC, Cucchiara S, de Ridder L, Kolho KL, Veres G, Russell RK, Paerregaard A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ESPGHAN revised porto criteria for the diagnosis of inflammatory bowel disease in children and adolescents</w:t>
      </w:r>
      <w:r w:rsidRPr="00882DEE">
        <w:t xml:space="preserve">. </w:t>
      </w:r>
      <w:r w:rsidRPr="00882DEE">
        <w:rPr>
          <w:i/>
        </w:rPr>
        <w:t xml:space="preserve">J Pediatr Gastroenterol Nutr </w:t>
      </w:r>
      <w:r w:rsidRPr="00882DEE">
        <w:t xml:space="preserve">2014, </w:t>
      </w:r>
      <w:r w:rsidRPr="00882DEE">
        <w:rPr>
          <w:b/>
        </w:rPr>
        <w:t>58</w:t>
      </w:r>
      <w:r w:rsidRPr="00882DEE">
        <w:t>(6):795-806.</w:t>
      </w:r>
    </w:p>
    <w:p w14:paraId="7AE571B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0.</w:t>
      </w:r>
      <w:r w:rsidRPr="00882DEE">
        <w:tab/>
        <w:t xml:space="preserve">Gower-Rousseau C, Salomez JL, Dupas JL, Marti R, Nuttens MC, Votte A, Lemahieu M, Lemaire B, Colombel JF, Cortot A: </w:t>
      </w:r>
      <w:r w:rsidRPr="00882DEE">
        <w:rPr>
          <w:b/>
        </w:rPr>
        <w:t>Incidence of inflammatory bowel disease in northern France (1988-1990)</w:t>
      </w:r>
      <w:r w:rsidRPr="00882DEE">
        <w:t xml:space="preserve">. </w:t>
      </w:r>
      <w:r w:rsidRPr="00882DEE">
        <w:rPr>
          <w:i/>
        </w:rPr>
        <w:t xml:space="preserve">Gut </w:t>
      </w:r>
      <w:r w:rsidRPr="00882DEE">
        <w:t xml:space="preserve">1994, </w:t>
      </w:r>
      <w:r w:rsidRPr="00882DEE">
        <w:rPr>
          <w:b/>
        </w:rPr>
        <w:t>35</w:t>
      </w:r>
      <w:r w:rsidRPr="00882DEE">
        <w:t>(10):1433-1438.</w:t>
      </w:r>
    </w:p>
    <w:p w14:paraId="5E7FDD7E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1.</w:t>
      </w:r>
      <w:r w:rsidRPr="00882DEE">
        <w:tab/>
        <w:t xml:space="preserve">Torres J, Mehandru S, Colombel J-F, Peyrin-Biroulet L: </w:t>
      </w:r>
      <w:r w:rsidRPr="00882DEE">
        <w:rPr>
          <w:b/>
        </w:rPr>
        <w:t>Crohn's disease</w:t>
      </w:r>
      <w:r w:rsidRPr="00882DEE">
        <w:t xml:space="preserve">. </w:t>
      </w:r>
      <w:r w:rsidRPr="00882DEE">
        <w:rPr>
          <w:i/>
        </w:rPr>
        <w:t xml:space="preserve">The Lancet </w:t>
      </w:r>
      <w:r w:rsidRPr="00882DEE">
        <w:t xml:space="preserve">2017, </w:t>
      </w:r>
      <w:r w:rsidRPr="00882DEE">
        <w:rPr>
          <w:b/>
        </w:rPr>
        <w:t>389</w:t>
      </w:r>
      <w:r w:rsidRPr="00882DEE">
        <w:t>(10080):1741-1755.</w:t>
      </w:r>
    </w:p>
    <w:p w14:paraId="77C16A7A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2.</w:t>
      </w:r>
      <w:r w:rsidRPr="00882DEE">
        <w:tab/>
        <w:t xml:space="preserve">Gajendran M, Loganathan P, Jimenez G, Catinella AP, Ng N, Umapathy C, Ziade N, Hashash JG: </w:t>
      </w:r>
      <w:r w:rsidRPr="00882DEE">
        <w:rPr>
          <w:b/>
        </w:rPr>
        <w:t>A comprehensive review and update on ulcerative colitis</w:t>
      </w:r>
      <w:r w:rsidRPr="00882DEE">
        <w:t xml:space="preserve">. </w:t>
      </w:r>
      <w:r w:rsidRPr="00882DEE">
        <w:rPr>
          <w:i/>
        </w:rPr>
        <w:t xml:space="preserve">Disease-a-Month </w:t>
      </w:r>
      <w:r w:rsidRPr="00882DEE">
        <w:t xml:space="preserve">2019, </w:t>
      </w:r>
      <w:r w:rsidRPr="00882DEE">
        <w:rPr>
          <w:b/>
        </w:rPr>
        <w:t>65</w:t>
      </w:r>
      <w:r w:rsidRPr="00882DEE">
        <w:t>(12):100851.</w:t>
      </w:r>
    </w:p>
    <w:p w14:paraId="6F0E8ED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53.</w:t>
      </w:r>
      <w:r w:rsidRPr="00882DEE">
        <w:tab/>
        <w:t xml:space="preserve">Isene R, Bernklev T, Høie O, Munkholm P, Tsianos E, Stockbrügger R, Odes S, Palm Ø, Småstuen M, Moum B: </w:t>
      </w:r>
      <w:r w:rsidRPr="00882DEE">
        <w:rPr>
          <w:b/>
        </w:rPr>
        <w:t>Extraintestinal manifestations in Crohn's disease and ulcerative colitis: results from a prospective, population-based European inception cohort</w:t>
      </w:r>
      <w:r w:rsidRPr="00882DEE">
        <w:t xml:space="preserve">. </w:t>
      </w:r>
      <w:r w:rsidRPr="00882DEE">
        <w:rPr>
          <w:i/>
        </w:rPr>
        <w:t xml:space="preserve">Scand J Gastroenterol </w:t>
      </w:r>
      <w:r w:rsidRPr="00882DEE">
        <w:t xml:space="preserve">2015, </w:t>
      </w:r>
      <w:r w:rsidRPr="00882DEE">
        <w:rPr>
          <w:b/>
        </w:rPr>
        <w:t>50</w:t>
      </w:r>
      <w:r w:rsidRPr="00882DEE">
        <w:t>(3):300-305.</w:t>
      </w:r>
    </w:p>
    <w:p w14:paraId="56E7676C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4.</w:t>
      </w:r>
      <w:r w:rsidRPr="00882DEE">
        <w:tab/>
        <w:t>Jose FA, Garnett EA, Vittinghoff E, Ferry GD, Winter HS, Baldassano RN, Kirschner BS, Cohen SA, Gold BD, Abramson O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Development of extraintestinal manifestations in pediatric patients with inflammatory bowel disease</w:t>
      </w:r>
      <w:r w:rsidRPr="00882DEE">
        <w:t xml:space="preserve">. </w:t>
      </w:r>
      <w:r w:rsidRPr="00882DEE">
        <w:rPr>
          <w:i/>
        </w:rPr>
        <w:t xml:space="preserve">Inflamm Bowel Dis </w:t>
      </w:r>
      <w:r w:rsidRPr="00882DEE">
        <w:t xml:space="preserve">2009, </w:t>
      </w:r>
      <w:r w:rsidRPr="00882DEE">
        <w:rPr>
          <w:b/>
        </w:rPr>
        <w:t>15</w:t>
      </w:r>
      <w:r w:rsidRPr="00882DEE">
        <w:t>(1):63-68.</w:t>
      </w:r>
    </w:p>
    <w:p w14:paraId="3105BF0E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5.</w:t>
      </w:r>
      <w:r w:rsidRPr="00882DEE">
        <w:tab/>
        <w:t xml:space="preserve">Ardizzone S, Puttini PS, Cassinotti A, Porro GB: </w:t>
      </w:r>
      <w:r w:rsidRPr="00882DEE">
        <w:rPr>
          <w:b/>
        </w:rPr>
        <w:t>Extraintestinal manifestations of inflammatory bowel disease</w:t>
      </w:r>
      <w:r w:rsidRPr="00882DEE">
        <w:t xml:space="preserve">. </w:t>
      </w:r>
      <w:r w:rsidRPr="00882DEE">
        <w:rPr>
          <w:i/>
        </w:rPr>
        <w:t xml:space="preserve">Dig Liver Dis </w:t>
      </w:r>
      <w:r w:rsidRPr="00882DEE">
        <w:t xml:space="preserve">2008, </w:t>
      </w:r>
      <w:r w:rsidRPr="00882DEE">
        <w:rPr>
          <w:b/>
        </w:rPr>
        <w:t>40 Suppl 2</w:t>
      </w:r>
      <w:r w:rsidRPr="00882DEE">
        <w:t>:S253-259.</w:t>
      </w:r>
    </w:p>
    <w:p w14:paraId="66D2AB7D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6.</w:t>
      </w:r>
      <w:r w:rsidRPr="00882DEE">
        <w:tab/>
        <w:t xml:space="preserve">Card TR, Siffledeen J, Fleming KM: </w:t>
      </w:r>
      <w:r w:rsidRPr="00882DEE">
        <w:rPr>
          <w:b/>
        </w:rPr>
        <w:t>Are IBD patients more likely to have a prior diagnosis of irritable bowel syndrome? Report of a case-control study in the General Practice Research Database</w:t>
      </w:r>
      <w:r w:rsidRPr="00882DEE">
        <w:t xml:space="preserve">. </w:t>
      </w:r>
      <w:r w:rsidRPr="00882DEE">
        <w:rPr>
          <w:i/>
        </w:rPr>
        <w:t xml:space="preserve">United European Gastroenterol J </w:t>
      </w:r>
      <w:r w:rsidRPr="00882DEE">
        <w:t xml:space="preserve">2014, </w:t>
      </w:r>
      <w:r w:rsidRPr="00882DEE">
        <w:rPr>
          <w:b/>
        </w:rPr>
        <w:t>2</w:t>
      </w:r>
      <w:r w:rsidRPr="00882DEE">
        <w:t>(6):505-512.</w:t>
      </w:r>
    </w:p>
    <w:p w14:paraId="58762301" w14:textId="071B07F6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7.</w:t>
      </w:r>
      <w:r w:rsidRPr="00882DEE">
        <w:tab/>
        <w:t xml:space="preserve">McClellan N, Ahlawat R: </w:t>
      </w:r>
      <w:r w:rsidRPr="00882DEE">
        <w:rPr>
          <w:b/>
        </w:rPr>
        <w:t>Functional Abdominal Pain In Children</w:t>
      </w:r>
      <w:r w:rsidRPr="00882DEE">
        <w:t xml:space="preserve">. In: </w:t>
      </w:r>
      <w:r w:rsidRPr="00882DEE">
        <w:rPr>
          <w:i/>
        </w:rPr>
        <w:t>StatPearls.</w:t>
      </w:r>
      <w:r w:rsidRPr="00882DEE">
        <w:t xml:space="preserve"> edn. Treasure Island (FL): StatPearls Publishing</w:t>
      </w:r>
      <w:r w:rsidR="005D79F6">
        <w:t xml:space="preserve"> </w:t>
      </w:r>
      <w:r w:rsidRPr="00882DEE">
        <w:t>Copyright © 2021, StatPearls Publishing LLC.; 2021.</w:t>
      </w:r>
    </w:p>
    <w:p w14:paraId="279F6978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8.</w:t>
      </w:r>
      <w:r w:rsidRPr="00882DEE">
        <w:tab/>
        <w:t xml:space="preserve">Excellence NIfHaC: </w:t>
      </w:r>
      <w:r w:rsidRPr="00882DEE">
        <w:rPr>
          <w:b/>
        </w:rPr>
        <w:t>Inflammatory bowel disease</w:t>
      </w:r>
      <w:r w:rsidRPr="00882DEE">
        <w:t>. In</w:t>
      </w:r>
      <w:r w:rsidRPr="00882DEE">
        <w:rPr>
          <w:i/>
        </w:rPr>
        <w:t>.</w:t>
      </w:r>
      <w:r w:rsidRPr="00882DEE">
        <w:t>; 2015.</w:t>
      </w:r>
    </w:p>
    <w:p w14:paraId="35147F5F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59.</w:t>
      </w:r>
      <w:r w:rsidRPr="00882DEE">
        <w:tab/>
        <w:t xml:space="preserve">Henderson P, Casey A, Lawrence SJ, Kennedy NA, Kingstone K, Rogers P, Gillett PM, Wilson DC: </w:t>
      </w:r>
      <w:r w:rsidRPr="00882DEE">
        <w:rPr>
          <w:b/>
        </w:rPr>
        <w:t>The diagnostic accuracy of fecal calprotectin during the investigation of suspected pediatric inflammatory bowel disease</w:t>
      </w:r>
      <w:r w:rsidRPr="00882DEE">
        <w:t xml:space="preserve">. </w:t>
      </w:r>
      <w:r w:rsidRPr="00882DEE">
        <w:rPr>
          <w:i/>
        </w:rPr>
        <w:t xml:space="preserve">Am J Gastroenterol </w:t>
      </w:r>
      <w:r w:rsidRPr="00882DEE">
        <w:t xml:space="preserve">2012, </w:t>
      </w:r>
      <w:r w:rsidRPr="00882DEE">
        <w:rPr>
          <w:b/>
        </w:rPr>
        <w:t>107</w:t>
      </w:r>
      <w:r w:rsidRPr="00882DEE">
        <w:t>(6):941-949.</w:t>
      </w:r>
    </w:p>
    <w:p w14:paraId="7391E170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60.</w:t>
      </w:r>
      <w:r w:rsidRPr="00882DEE">
        <w:tab/>
        <w:t>Zaharie R, Tantau A, Zaharie F, Tantau M, Gheorghe L, Gheorghe C, Gologan S, Cijevschi C, Trifan A, Dobru D</w:t>
      </w:r>
      <w:r w:rsidRPr="00882DEE">
        <w:rPr>
          <w:i/>
        </w:rPr>
        <w:t xml:space="preserve"> et al</w:t>
      </w:r>
      <w:r w:rsidRPr="00882DEE">
        <w:t xml:space="preserve">: </w:t>
      </w:r>
      <w:r w:rsidRPr="00882DEE">
        <w:rPr>
          <w:b/>
        </w:rPr>
        <w:t>Diagnostic Delay in Romanian Patients with Inflammatory Bowel Disease: Risk Factors and Impact on the Disease Course and Need for Surgery</w:t>
      </w:r>
      <w:r w:rsidRPr="00882DEE">
        <w:t xml:space="preserve">. </w:t>
      </w:r>
      <w:r w:rsidRPr="00882DEE">
        <w:rPr>
          <w:i/>
        </w:rPr>
        <w:t xml:space="preserve">J Crohns Colitis </w:t>
      </w:r>
      <w:r w:rsidRPr="00882DEE">
        <w:t xml:space="preserve">2016, </w:t>
      </w:r>
      <w:r w:rsidRPr="00882DEE">
        <w:rPr>
          <w:b/>
        </w:rPr>
        <w:t>10</w:t>
      </w:r>
      <w:r w:rsidRPr="00882DEE">
        <w:t>(3):306-314.</w:t>
      </w:r>
    </w:p>
    <w:p w14:paraId="500110FB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61.</w:t>
      </w:r>
      <w:r w:rsidRPr="00882DEE">
        <w:tab/>
        <w:t xml:space="preserve">Gasparetto M, Guariso G: </w:t>
      </w:r>
      <w:r w:rsidRPr="00882DEE">
        <w:rPr>
          <w:b/>
        </w:rPr>
        <w:t>Crohn's disease and growth deficiency in children and adolescents</w:t>
      </w:r>
      <w:r w:rsidRPr="00882DEE">
        <w:t xml:space="preserve">. </w:t>
      </w:r>
      <w:r w:rsidRPr="00882DEE">
        <w:rPr>
          <w:i/>
        </w:rPr>
        <w:t xml:space="preserve">World J Gastroenterol </w:t>
      </w:r>
      <w:r w:rsidRPr="00882DEE">
        <w:t xml:space="preserve">2014, </w:t>
      </w:r>
      <w:r w:rsidRPr="00882DEE">
        <w:rPr>
          <w:b/>
        </w:rPr>
        <w:t>20</w:t>
      </w:r>
      <w:r w:rsidRPr="00882DEE">
        <w:t>(37):13219-13233.</w:t>
      </w:r>
    </w:p>
    <w:p w14:paraId="607A0B5E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lastRenderedPageBreak/>
        <w:t>62.</w:t>
      </w:r>
      <w:r w:rsidRPr="00882DEE">
        <w:tab/>
        <w:t xml:space="preserve">Heuschkel R, Salvestrini C, Beattie RM, Hildebrand H, Walters T, Griffiths A: </w:t>
      </w:r>
      <w:r w:rsidRPr="00882DEE">
        <w:rPr>
          <w:b/>
        </w:rPr>
        <w:t>Guidelines for the management of growth failure in childhood inflammatory bowel disease</w:t>
      </w:r>
      <w:r w:rsidRPr="00882DEE">
        <w:t xml:space="preserve">. </w:t>
      </w:r>
      <w:r w:rsidRPr="00882DEE">
        <w:rPr>
          <w:i/>
        </w:rPr>
        <w:t xml:space="preserve">Inflamm Bowel Dis </w:t>
      </w:r>
      <w:r w:rsidRPr="00882DEE">
        <w:t xml:space="preserve">2008, </w:t>
      </w:r>
      <w:r w:rsidRPr="00882DEE">
        <w:rPr>
          <w:b/>
        </w:rPr>
        <w:t>14</w:t>
      </w:r>
      <w:r w:rsidRPr="00882DEE">
        <w:t>(6):839-849.</w:t>
      </w:r>
    </w:p>
    <w:p w14:paraId="045E3AF4" w14:textId="77777777" w:rsidR="00882DEE" w:rsidRPr="00882DEE" w:rsidRDefault="00882DEE" w:rsidP="00BB01A9">
      <w:pPr>
        <w:pStyle w:val="EndNoteBibliography"/>
        <w:spacing w:line="480" w:lineRule="auto"/>
        <w:ind w:left="720" w:hanging="720"/>
      </w:pPr>
      <w:r w:rsidRPr="00882DEE">
        <w:t>63.</w:t>
      </w:r>
      <w:r w:rsidRPr="00882DEE">
        <w:tab/>
        <w:t xml:space="preserve">Balestrieri P, Ribolsi M, Guarino MPL, Emerenziani S, Altomare A, Cicala M: </w:t>
      </w:r>
      <w:r w:rsidRPr="00882DEE">
        <w:rPr>
          <w:b/>
        </w:rPr>
        <w:t>Nutritional Aspects in Inflammatory Bowel Diseases</w:t>
      </w:r>
      <w:r w:rsidRPr="00882DEE">
        <w:t xml:space="preserve">. </w:t>
      </w:r>
      <w:r w:rsidRPr="00882DEE">
        <w:rPr>
          <w:i/>
        </w:rPr>
        <w:t xml:space="preserve">Nutrients </w:t>
      </w:r>
      <w:r w:rsidRPr="00882DEE">
        <w:t xml:space="preserve">2020, </w:t>
      </w:r>
      <w:r w:rsidRPr="00882DEE">
        <w:rPr>
          <w:b/>
        </w:rPr>
        <w:t>12</w:t>
      </w:r>
      <w:r w:rsidRPr="00882DEE">
        <w:t>(2).</w:t>
      </w:r>
    </w:p>
    <w:p w14:paraId="30B85DFE" w14:textId="4371379C" w:rsidR="00B4295F" w:rsidRPr="00090A49" w:rsidRDefault="00E305AF" w:rsidP="00BB01A9">
      <w:pPr>
        <w:spacing w:line="480" w:lineRule="auto"/>
        <w:jc w:val="both"/>
        <w:rPr>
          <w:rFonts w:asciiTheme="minorHAnsi" w:eastAsia="Times New Roman" w:hAnsiTheme="minorHAnsi" w:cstheme="majorBidi"/>
          <w:b/>
          <w:sz w:val="24"/>
          <w:szCs w:val="24"/>
        </w:rPr>
      </w:pPr>
      <w:r w:rsidRPr="00090A49">
        <w:rPr>
          <w:rFonts w:asciiTheme="minorHAnsi" w:eastAsia="Times New Roman" w:hAnsiTheme="minorHAnsi" w:cstheme="majorBidi"/>
          <w:b/>
          <w:sz w:val="24"/>
          <w:szCs w:val="24"/>
        </w:rPr>
        <w:fldChar w:fldCharType="end"/>
      </w:r>
    </w:p>
    <w:sectPr w:rsidR="00B4295F" w:rsidRPr="00090A49" w:rsidSect="009D4864">
      <w:footerReference w:type="default" r:id="rId17"/>
      <w:pgSz w:w="11909" w:h="16834"/>
      <w:pgMar w:top="1440" w:right="1440" w:bottom="1440" w:left="1440" w:header="720" w:footer="720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3892CF" w14:textId="77777777" w:rsidR="00E134EF" w:rsidRDefault="00E134EF" w:rsidP="00073824">
      <w:pPr>
        <w:spacing w:line="240" w:lineRule="auto"/>
      </w:pPr>
      <w:r>
        <w:separator/>
      </w:r>
    </w:p>
  </w:endnote>
  <w:endnote w:type="continuationSeparator" w:id="0">
    <w:p w14:paraId="75FC4E6A" w14:textId="77777777" w:rsidR="00E134EF" w:rsidRDefault="00E134EF" w:rsidP="0007382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746274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46F5E3" w14:textId="648BC1BA" w:rsidR="00115FAB" w:rsidRDefault="00115F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73D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A89AADE" w14:textId="77777777" w:rsidR="005149EF" w:rsidRDefault="005149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A0E7D5E" w14:textId="77777777" w:rsidR="00E134EF" w:rsidRDefault="00E134EF" w:rsidP="00073824">
      <w:pPr>
        <w:spacing w:line="240" w:lineRule="auto"/>
      </w:pPr>
      <w:r>
        <w:separator/>
      </w:r>
    </w:p>
  </w:footnote>
  <w:footnote w:type="continuationSeparator" w:id="0">
    <w:p w14:paraId="30047DBA" w14:textId="77777777" w:rsidR="00E134EF" w:rsidRDefault="00E134EF" w:rsidP="0007382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E757E2"/>
    <w:multiLevelType w:val="hybridMultilevel"/>
    <w:tmpl w:val="7C36A6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711272"/>
    <w:multiLevelType w:val="hybridMultilevel"/>
    <w:tmpl w:val="C07843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D4605F"/>
    <w:multiLevelType w:val="multilevel"/>
    <w:tmpl w:val="AA2E4B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D253E83"/>
    <w:multiLevelType w:val="hybridMultilevel"/>
    <w:tmpl w:val="B8E833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ews9wt9002s7ettslp9z29vvrpxzaeddd2&quot;&gt;EC_2018-21_RERUN-Converted&lt;record-ids&gt;&lt;item&gt;361&lt;/item&gt;&lt;item&gt;619&lt;/item&gt;&lt;item&gt;878&lt;/item&gt;&lt;item&gt;1132&lt;/item&gt;&lt;item&gt;1582&lt;/item&gt;&lt;item&gt;1696&lt;/item&gt;&lt;item&gt;2171&lt;/item&gt;&lt;item&gt;2216&lt;/item&gt;&lt;item&gt;2266&lt;/item&gt;&lt;item&gt;2958&lt;/item&gt;&lt;item&gt;3130&lt;/item&gt;&lt;item&gt;3199&lt;/item&gt;&lt;item&gt;14128&lt;/item&gt;&lt;item&gt;14129&lt;/item&gt;&lt;item&gt;14130&lt;/item&gt;&lt;item&gt;14131&lt;/item&gt;&lt;item&gt;14132&lt;/item&gt;&lt;item&gt;14133&lt;/item&gt;&lt;item&gt;14134&lt;/item&gt;&lt;item&gt;14135&lt;/item&gt;&lt;item&gt;14136&lt;/item&gt;&lt;item&gt;14137&lt;/item&gt;&lt;item&gt;14138&lt;/item&gt;&lt;item&gt;14140&lt;/item&gt;&lt;item&gt;14141&lt;/item&gt;&lt;item&gt;14142&lt;/item&gt;&lt;item&gt;14143&lt;/item&gt;&lt;item&gt;14144&lt;/item&gt;&lt;item&gt;14145&lt;/item&gt;&lt;item&gt;14146&lt;/item&gt;&lt;item&gt;14147&lt;/item&gt;&lt;item&gt;14148&lt;/item&gt;&lt;item&gt;14152&lt;/item&gt;&lt;item&gt;14158&lt;/item&gt;&lt;item&gt;14159&lt;/item&gt;&lt;item&gt;14160&lt;/item&gt;&lt;item&gt;14161&lt;/item&gt;&lt;item&gt;14162&lt;/item&gt;&lt;item&gt;14163&lt;/item&gt;&lt;item&gt;14164&lt;/item&gt;&lt;item&gt;14165&lt;/item&gt;&lt;item&gt;14166&lt;/item&gt;&lt;item&gt;14167&lt;/item&gt;&lt;item&gt;14168&lt;/item&gt;&lt;item&gt;14169&lt;/item&gt;&lt;item&gt;14170&lt;/item&gt;&lt;item&gt;14171&lt;/item&gt;&lt;item&gt;14172&lt;/item&gt;&lt;item&gt;14173&lt;/item&gt;&lt;item&gt;14174&lt;/item&gt;&lt;item&gt;14175&lt;/item&gt;&lt;item&gt;14176&lt;/item&gt;&lt;item&gt;14177&lt;/item&gt;&lt;item&gt;14178&lt;/item&gt;&lt;item&gt;14179&lt;/item&gt;&lt;item&gt;14180&lt;/item&gt;&lt;item&gt;14181&lt;/item&gt;&lt;item&gt;14182&lt;/item&gt;&lt;item&gt;14183&lt;/item&gt;&lt;item&gt;14184&lt;/item&gt;&lt;item&gt;14185&lt;/item&gt;&lt;item&gt;14186&lt;/item&gt;&lt;item&gt;14188&lt;/item&gt;&lt;/record-ids&gt;&lt;/item&gt;&lt;/Libraries&gt;"/>
  </w:docVars>
  <w:rsids>
    <w:rsidRoot w:val="00DE498F"/>
    <w:rsid w:val="00000CD4"/>
    <w:rsid w:val="00001C1C"/>
    <w:rsid w:val="00001F6F"/>
    <w:rsid w:val="000021C5"/>
    <w:rsid w:val="00003712"/>
    <w:rsid w:val="000045EF"/>
    <w:rsid w:val="000052DD"/>
    <w:rsid w:val="0000565E"/>
    <w:rsid w:val="000059F3"/>
    <w:rsid w:val="00005A46"/>
    <w:rsid w:val="00007426"/>
    <w:rsid w:val="000074BF"/>
    <w:rsid w:val="00007C6F"/>
    <w:rsid w:val="00011A32"/>
    <w:rsid w:val="00012AD0"/>
    <w:rsid w:val="00012B4F"/>
    <w:rsid w:val="000130C9"/>
    <w:rsid w:val="00014455"/>
    <w:rsid w:val="00015C93"/>
    <w:rsid w:val="00016B9A"/>
    <w:rsid w:val="00017010"/>
    <w:rsid w:val="000171DF"/>
    <w:rsid w:val="0001792E"/>
    <w:rsid w:val="00020DE7"/>
    <w:rsid w:val="000216AA"/>
    <w:rsid w:val="000222EB"/>
    <w:rsid w:val="00022F60"/>
    <w:rsid w:val="000231F7"/>
    <w:rsid w:val="00023D8D"/>
    <w:rsid w:val="00024277"/>
    <w:rsid w:val="00024834"/>
    <w:rsid w:val="00024C27"/>
    <w:rsid w:val="00025148"/>
    <w:rsid w:val="00025419"/>
    <w:rsid w:val="000255A1"/>
    <w:rsid w:val="0002587E"/>
    <w:rsid w:val="00025EF6"/>
    <w:rsid w:val="00026962"/>
    <w:rsid w:val="000270ED"/>
    <w:rsid w:val="0002791F"/>
    <w:rsid w:val="00027BE8"/>
    <w:rsid w:val="00027D6A"/>
    <w:rsid w:val="00030E1D"/>
    <w:rsid w:val="0003105C"/>
    <w:rsid w:val="00031087"/>
    <w:rsid w:val="000311FE"/>
    <w:rsid w:val="00031D4C"/>
    <w:rsid w:val="00032112"/>
    <w:rsid w:val="000323B6"/>
    <w:rsid w:val="00032655"/>
    <w:rsid w:val="00032F31"/>
    <w:rsid w:val="00033239"/>
    <w:rsid w:val="0003498B"/>
    <w:rsid w:val="00034ABA"/>
    <w:rsid w:val="00034BA8"/>
    <w:rsid w:val="00035A5A"/>
    <w:rsid w:val="00035E37"/>
    <w:rsid w:val="000361E0"/>
    <w:rsid w:val="00036E8B"/>
    <w:rsid w:val="00037451"/>
    <w:rsid w:val="00040430"/>
    <w:rsid w:val="00040AE5"/>
    <w:rsid w:val="00040E1C"/>
    <w:rsid w:val="00040E3F"/>
    <w:rsid w:val="00042C72"/>
    <w:rsid w:val="0004340E"/>
    <w:rsid w:val="00043419"/>
    <w:rsid w:val="00044031"/>
    <w:rsid w:val="000452BD"/>
    <w:rsid w:val="00045D14"/>
    <w:rsid w:val="00045E6C"/>
    <w:rsid w:val="0004677C"/>
    <w:rsid w:val="00046DB1"/>
    <w:rsid w:val="0005036B"/>
    <w:rsid w:val="00050A17"/>
    <w:rsid w:val="0005103B"/>
    <w:rsid w:val="0005108A"/>
    <w:rsid w:val="00051709"/>
    <w:rsid w:val="00052123"/>
    <w:rsid w:val="000523A9"/>
    <w:rsid w:val="00052A9B"/>
    <w:rsid w:val="00052DA2"/>
    <w:rsid w:val="00054234"/>
    <w:rsid w:val="0005423E"/>
    <w:rsid w:val="00055546"/>
    <w:rsid w:val="00056E80"/>
    <w:rsid w:val="00057196"/>
    <w:rsid w:val="0006009C"/>
    <w:rsid w:val="00061B3D"/>
    <w:rsid w:val="0006303C"/>
    <w:rsid w:val="000636AC"/>
    <w:rsid w:val="00063A78"/>
    <w:rsid w:val="00064093"/>
    <w:rsid w:val="00065575"/>
    <w:rsid w:val="000665B7"/>
    <w:rsid w:val="0006723A"/>
    <w:rsid w:val="00070499"/>
    <w:rsid w:val="000705A9"/>
    <w:rsid w:val="00070813"/>
    <w:rsid w:val="00071021"/>
    <w:rsid w:val="00071664"/>
    <w:rsid w:val="00073293"/>
    <w:rsid w:val="00073824"/>
    <w:rsid w:val="00073B11"/>
    <w:rsid w:val="000752AB"/>
    <w:rsid w:val="00075484"/>
    <w:rsid w:val="00076398"/>
    <w:rsid w:val="00077658"/>
    <w:rsid w:val="0008126A"/>
    <w:rsid w:val="000817AF"/>
    <w:rsid w:val="000818A2"/>
    <w:rsid w:val="0008198F"/>
    <w:rsid w:val="000826A7"/>
    <w:rsid w:val="00083156"/>
    <w:rsid w:val="0008341C"/>
    <w:rsid w:val="000844C7"/>
    <w:rsid w:val="00084BE9"/>
    <w:rsid w:val="00085FBB"/>
    <w:rsid w:val="000866E5"/>
    <w:rsid w:val="000867E8"/>
    <w:rsid w:val="0008728D"/>
    <w:rsid w:val="00087316"/>
    <w:rsid w:val="0008741E"/>
    <w:rsid w:val="0009017D"/>
    <w:rsid w:val="0009086E"/>
    <w:rsid w:val="00090A49"/>
    <w:rsid w:val="00092B92"/>
    <w:rsid w:val="00092FAD"/>
    <w:rsid w:val="0009328D"/>
    <w:rsid w:val="000933E9"/>
    <w:rsid w:val="00093C66"/>
    <w:rsid w:val="00094F6B"/>
    <w:rsid w:val="000951B5"/>
    <w:rsid w:val="000958BC"/>
    <w:rsid w:val="00095A35"/>
    <w:rsid w:val="000973CC"/>
    <w:rsid w:val="000A0B95"/>
    <w:rsid w:val="000A1DEF"/>
    <w:rsid w:val="000A1EBC"/>
    <w:rsid w:val="000A20B4"/>
    <w:rsid w:val="000A5085"/>
    <w:rsid w:val="000A5F9E"/>
    <w:rsid w:val="000A61F5"/>
    <w:rsid w:val="000A684D"/>
    <w:rsid w:val="000B0B33"/>
    <w:rsid w:val="000B0E9B"/>
    <w:rsid w:val="000B1102"/>
    <w:rsid w:val="000B287F"/>
    <w:rsid w:val="000B453F"/>
    <w:rsid w:val="000B47B5"/>
    <w:rsid w:val="000B4AA9"/>
    <w:rsid w:val="000B5DF0"/>
    <w:rsid w:val="000B66C2"/>
    <w:rsid w:val="000B6867"/>
    <w:rsid w:val="000B6C0D"/>
    <w:rsid w:val="000B76DB"/>
    <w:rsid w:val="000B77F8"/>
    <w:rsid w:val="000C09DE"/>
    <w:rsid w:val="000C142A"/>
    <w:rsid w:val="000C2974"/>
    <w:rsid w:val="000C2B87"/>
    <w:rsid w:val="000C36AC"/>
    <w:rsid w:val="000C3862"/>
    <w:rsid w:val="000C393D"/>
    <w:rsid w:val="000C4281"/>
    <w:rsid w:val="000D0091"/>
    <w:rsid w:val="000D0397"/>
    <w:rsid w:val="000D0D83"/>
    <w:rsid w:val="000D1C45"/>
    <w:rsid w:val="000D37E1"/>
    <w:rsid w:val="000D3C43"/>
    <w:rsid w:val="000D42A9"/>
    <w:rsid w:val="000D5303"/>
    <w:rsid w:val="000D56DF"/>
    <w:rsid w:val="000D6C1F"/>
    <w:rsid w:val="000D7F9C"/>
    <w:rsid w:val="000E01B9"/>
    <w:rsid w:val="000E01DB"/>
    <w:rsid w:val="000E095A"/>
    <w:rsid w:val="000E0E5C"/>
    <w:rsid w:val="000E1726"/>
    <w:rsid w:val="000E1EE1"/>
    <w:rsid w:val="000E2244"/>
    <w:rsid w:val="000E28D9"/>
    <w:rsid w:val="000E4720"/>
    <w:rsid w:val="000E49C5"/>
    <w:rsid w:val="000E4BD6"/>
    <w:rsid w:val="000E4EDE"/>
    <w:rsid w:val="000E51DF"/>
    <w:rsid w:val="000E5B87"/>
    <w:rsid w:val="000E5BB8"/>
    <w:rsid w:val="000E65AB"/>
    <w:rsid w:val="000E773A"/>
    <w:rsid w:val="000E7B4A"/>
    <w:rsid w:val="000F0B46"/>
    <w:rsid w:val="000F0C6D"/>
    <w:rsid w:val="000F1335"/>
    <w:rsid w:val="000F1750"/>
    <w:rsid w:val="000F2CBA"/>
    <w:rsid w:val="000F3C39"/>
    <w:rsid w:val="000F4278"/>
    <w:rsid w:val="000F44C2"/>
    <w:rsid w:val="000F584C"/>
    <w:rsid w:val="000F5D1F"/>
    <w:rsid w:val="000F67F8"/>
    <w:rsid w:val="00100AB6"/>
    <w:rsid w:val="00100BE9"/>
    <w:rsid w:val="00101B03"/>
    <w:rsid w:val="00102B3E"/>
    <w:rsid w:val="00102BCC"/>
    <w:rsid w:val="00102F23"/>
    <w:rsid w:val="00103542"/>
    <w:rsid w:val="00103815"/>
    <w:rsid w:val="00103B63"/>
    <w:rsid w:val="00103F80"/>
    <w:rsid w:val="00104775"/>
    <w:rsid w:val="00104B48"/>
    <w:rsid w:val="00104EDF"/>
    <w:rsid w:val="001053E1"/>
    <w:rsid w:val="00105A75"/>
    <w:rsid w:val="001061F6"/>
    <w:rsid w:val="001068BC"/>
    <w:rsid w:val="00107264"/>
    <w:rsid w:val="001072CC"/>
    <w:rsid w:val="00107343"/>
    <w:rsid w:val="0011009D"/>
    <w:rsid w:val="00110278"/>
    <w:rsid w:val="0011043A"/>
    <w:rsid w:val="0011070E"/>
    <w:rsid w:val="00110AA3"/>
    <w:rsid w:val="00110BE0"/>
    <w:rsid w:val="0011247E"/>
    <w:rsid w:val="00112590"/>
    <w:rsid w:val="00112942"/>
    <w:rsid w:val="00112E6B"/>
    <w:rsid w:val="001130F9"/>
    <w:rsid w:val="00114A3A"/>
    <w:rsid w:val="00115017"/>
    <w:rsid w:val="00115B74"/>
    <w:rsid w:val="00115FAB"/>
    <w:rsid w:val="00116E3E"/>
    <w:rsid w:val="001202C6"/>
    <w:rsid w:val="00120776"/>
    <w:rsid w:val="00120925"/>
    <w:rsid w:val="00120EDC"/>
    <w:rsid w:val="00121369"/>
    <w:rsid w:val="00121D5A"/>
    <w:rsid w:val="001227FA"/>
    <w:rsid w:val="00123F3D"/>
    <w:rsid w:val="00124492"/>
    <w:rsid w:val="001251FD"/>
    <w:rsid w:val="00125476"/>
    <w:rsid w:val="0012549E"/>
    <w:rsid w:val="00126C18"/>
    <w:rsid w:val="0012778D"/>
    <w:rsid w:val="001277E1"/>
    <w:rsid w:val="00127B2E"/>
    <w:rsid w:val="0013049A"/>
    <w:rsid w:val="00130EE6"/>
    <w:rsid w:val="00131803"/>
    <w:rsid w:val="001323FB"/>
    <w:rsid w:val="001325B5"/>
    <w:rsid w:val="00132B23"/>
    <w:rsid w:val="00132F6F"/>
    <w:rsid w:val="001330A5"/>
    <w:rsid w:val="001333F4"/>
    <w:rsid w:val="00133758"/>
    <w:rsid w:val="001342C9"/>
    <w:rsid w:val="00134BBD"/>
    <w:rsid w:val="001350EF"/>
    <w:rsid w:val="00135848"/>
    <w:rsid w:val="001359D6"/>
    <w:rsid w:val="00136541"/>
    <w:rsid w:val="00136C2C"/>
    <w:rsid w:val="00137649"/>
    <w:rsid w:val="00137ABE"/>
    <w:rsid w:val="00137C5F"/>
    <w:rsid w:val="001406CA"/>
    <w:rsid w:val="0014144A"/>
    <w:rsid w:val="001414E2"/>
    <w:rsid w:val="00142715"/>
    <w:rsid w:val="00142BFD"/>
    <w:rsid w:val="001438F6"/>
    <w:rsid w:val="00143F79"/>
    <w:rsid w:val="00143FF6"/>
    <w:rsid w:val="0014412B"/>
    <w:rsid w:val="0014422E"/>
    <w:rsid w:val="00144A45"/>
    <w:rsid w:val="001450E6"/>
    <w:rsid w:val="0014542E"/>
    <w:rsid w:val="001455E1"/>
    <w:rsid w:val="00145D02"/>
    <w:rsid w:val="00145F53"/>
    <w:rsid w:val="00147EAE"/>
    <w:rsid w:val="0015054C"/>
    <w:rsid w:val="00150FD8"/>
    <w:rsid w:val="00151575"/>
    <w:rsid w:val="00151730"/>
    <w:rsid w:val="00153E81"/>
    <w:rsid w:val="0015417E"/>
    <w:rsid w:val="00154AD4"/>
    <w:rsid w:val="00155885"/>
    <w:rsid w:val="00155E47"/>
    <w:rsid w:val="00156262"/>
    <w:rsid w:val="00157D20"/>
    <w:rsid w:val="00160256"/>
    <w:rsid w:val="00160286"/>
    <w:rsid w:val="00161114"/>
    <w:rsid w:val="001611F7"/>
    <w:rsid w:val="00161A53"/>
    <w:rsid w:val="00164559"/>
    <w:rsid w:val="0016462C"/>
    <w:rsid w:val="001647EF"/>
    <w:rsid w:val="00164AC5"/>
    <w:rsid w:val="00165361"/>
    <w:rsid w:val="001657BC"/>
    <w:rsid w:val="00165945"/>
    <w:rsid w:val="00166094"/>
    <w:rsid w:val="00167002"/>
    <w:rsid w:val="00167442"/>
    <w:rsid w:val="0016746A"/>
    <w:rsid w:val="001674F6"/>
    <w:rsid w:val="00170B1C"/>
    <w:rsid w:val="00171A96"/>
    <w:rsid w:val="00171B2A"/>
    <w:rsid w:val="00171B31"/>
    <w:rsid w:val="00172894"/>
    <w:rsid w:val="001731A0"/>
    <w:rsid w:val="00173947"/>
    <w:rsid w:val="00173A71"/>
    <w:rsid w:val="0017464F"/>
    <w:rsid w:val="0017494C"/>
    <w:rsid w:val="00174A1D"/>
    <w:rsid w:val="00177CAD"/>
    <w:rsid w:val="00177E0B"/>
    <w:rsid w:val="00181927"/>
    <w:rsid w:val="00184E1B"/>
    <w:rsid w:val="00185916"/>
    <w:rsid w:val="001864DB"/>
    <w:rsid w:val="001868CA"/>
    <w:rsid w:val="00186BEC"/>
    <w:rsid w:val="00190E6A"/>
    <w:rsid w:val="001911E5"/>
    <w:rsid w:val="00192148"/>
    <w:rsid w:val="0019246B"/>
    <w:rsid w:val="001925B5"/>
    <w:rsid w:val="00192CCD"/>
    <w:rsid w:val="001937DC"/>
    <w:rsid w:val="00194044"/>
    <w:rsid w:val="0019420B"/>
    <w:rsid w:val="00195641"/>
    <w:rsid w:val="001957F4"/>
    <w:rsid w:val="00196153"/>
    <w:rsid w:val="001967AA"/>
    <w:rsid w:val="001A0315"/>
    <w:rsid w:val="001A0944"/>
    <w:rsid w:val="001A09F7"/>
    <w:rsid w:val="001A2544"/>
    <w:rsid w:val="001A2C18"/>
    <w:rsid w:val="001A3B0C"/>
    <w:rsid w:val="001A4064"/>
    <w:rsid w:val="001A558C"/>
    <w:rsid w:val="001A57A4"/>
    <w:rsid w:val="001A5C35"/>
    <w:rsid w:val="001A608C"/>
    <w:rsid w:val="001A7985"/>
    <w:rsid w:val="001B0102"/>
    <w:rsid w:val="001B090D"/>
    <w:rsid w:val="001B09CB"/>
    <w:rsid w:val="001B0A84"/>
    <w:rsid w:val="001B1918"/>
    <w:rsid w:val="001B1F88"/>
    <w:rsid w:val="001B295C"/>
    <w:rsid w:val="001B371A"/>
    <w:rsid w:val="001B3B81"/>
    <w:rsid w:val="001B47B4"/>
    <w:rsid w:val="001B48AB"/>
    <w:rsid w:val="001B4C0F"/>
    <w:rsid w:val="001B5A28"/>
    <w:rsid w:val="001B5DE5"/>
    <w:rsid w:val="001B5F53"/>
    <w:rsid w:val="001B6013"/>
    <w:rsid w:val="001B7636"/>
    <w:rsid w:val="001B79D0"/>
    <w:rsid w:val="001B7B1B"/>
    <w:rsid w:val="001B7EC9"/>
    <w:rsid w:val="001C0238"/>
    <w:rsid w:val="001C0306"/>
    <w:rsid w:val="001C0920"/>
    <w:rsid w:val="001C123C"/>
    <w:rsid w:val="001C14E8"/>
    <w:rsid w:val="001C177E"/>
    <w:rsid w:val="001C27CB"/>
    <w:rsid w:val="001C4ADD"/>
    <w:rsid w:val="001C5E51"/>
    <w:rsid w:val="001C6F5B"/>
    <w:rsid w:val="001C7C8B"/>
    <w:rsid w:val="001D0536"/>
    <w:rsid w:val="001D063D"/>
    <w:rsid w:val="001D0FFC"/>
    <w:rsid w:val="001D1CD1"/>
    <w:rsid w:val="001D3017"/>
    <w:rsid w:val="001D35BE"/>
    <w:rsid w:val="001D6889"/>
    <w:rsid w:val="001D791B"/>
    <w:rsid w:val="001D7989"/>
    <w:rsid w:val="001E0036"/>
    <w:rsid w:val="001E0872"/>
    <w:rsid w:val="001E252D"/>
    <w:rsid w:val="001E2990"/>
    <w:rsid w:val="001E2AE4"/>
    <w:rsid w:val="001E2CAF"/>
    <w:rsid w:val="001E2E7C"/>
    <w:rsid w:val="001E3352"/>
    <w:rsid w:val="001E3A96"/>
    <w:rsid w:val="001E3D56"/>
    <w:rsid w:val="001E3FAD"/>
    <w:rsid w:val="001E43C2"/>
    <w:rsid w:val="001E5CA6"/>
    <w:rsid w:val="001E6570"/>
    <w:rsid w:val="001E7B37"/>
    <w:rsid w:val="001E7B6F"/>
    <w:rsid w:val="001F2547"/>
    <w:rsid w:val="001F2C42"/>
    <w:rsid w:val="001F3379"/>
    <w:rsid w:val="001F3B49"/>
    <w:rsid w:val="001F47A1"/>
    <w:rsid w:val="001F5E8F"/>
    <w:rsid w:val="001F6387"/>
    <w:rsid w:val="001F65FF"/>
    <w:rsid w:val="001F67BB"/>
    <w:rsid w:val="001F6B01"/>
    <w:rsid w:val="001F6DDE"/>
    <w:rsid w:val="001F704C"/>
    <w:rsid w:val="001F778D"/>
    <w:rsid w:val="001F7941"/>
    <w:rsid w:val="002005B4"/>
    <w:rsid w:val="00202333"/>
    <w:rsid w:val="00203371"/>
    <w:rsid w:val="00203D5B"/>
    <w:rsid w:val="0020481B"/>
    <w:rsid w:val="00204E02"/>
    <w:rsid w:val="00205277"/>
    <w:rsid w:val="0020763D"/>
    <w:rsid w:val="00210E72"/>
    <w:rsid w:val="00210FCC"/>
    <w:rsid w:val="002119F7"/>
    <w:rsid w:val="00212010"/>
    <w:rsid w:val="00212E29"/>
    <w:rsid w:val="00213144"/>
    <w:rsid w:val="0021414A"/>
    <w:rsid w:val="00214383"/>
    <w:rsid w:val="00214555"/>
    <w:rsid w:val="00214926"/>
    <w:rsid w:val="00214BF8"/>
    <w:rsid w:val="0021505E"/>
    <w:rsid w:val="002156E9"/>
    <w:rsid w:val="00215720"/>
    <w:rsid w:val="0021639E"/>
    <w:rsid w:val="002164E2"/>
    <w:rsid w:val="00216F25"/>
    <w:rsid w:val="00217E6E"/>
    <w:rsid w:val="00220D3E"/>
    <w:rsid w:val="002210EC"/>
    <w:rsid w:val="0022184E"/>
    <w:rsid w:val="00221D8B"/>
    <w:rsid w:val="00221EE8"/>
    <w:rsid w:val="00221F45"/>
    <w:rsid w:val="00223A63"/>
    <w:rsid w:val="00223E3F"/>
    <w:rsid w:val="00224BA3"/>
    <w:rsid w:val="00224BC8"/>
    <w:rsid w:val="0022557A"/>
    <w:rsid w:val="00226526"/>
    <w:rsid w:val="00226796"/>
    <w:rsid w:val="00226CCD"/>
    <w:rsid w:val="00227073"/>
    <w:rsid w:val="002275BF"/>
    <w:rsid w:val="00227683"/>
    <w:rsid w:val="00227E43"/>
    <w:rsid w:val="00230190"/>
    <w:rsid w:val="00230254"/>
    <w:rsid w:val="002302E5"/>
    <w:rsid w:val="0023051B"/>
    <w:rsid w:val="00230A78"/>
    <w:rsid w:val="002312EA"/>
    <w:rsid w:val="00231379"/>
    <w:rsid w:val="002313E4"/>
    <w:rsid w:val="002318B4"/>
    <w:rsid w:val="00231F7A"/>
    <w:rsid w:val="00232A9F"/>
    <w:rsid w:val="0023442F"/>
    <w:rsid w:val="00234DD7"/>
    <w:rsid w:val="00235203"/>
    <w:rsid w:val="00235D46"/>
    <w:rsid w:val="00236110"/>
    <w:rsid w:val="002365CC"/>
    <w:rsid w:val="002371A3"/>
    <w:rsid w:val="00240511"/>
    <w:rsid w:val="00240750"/>
    <w:rsid w:val="002409E5"/>
    <w:rsid w:val="00242C38"/>
    <w:rsid w:val="00242CF3"/>
    <w:rsid w:val="00243566"/>
    <w:rsid w:val="002439DA"/>
    <w:rsid w:val="00243AFC"/>
    <w:rsid w:val="00243B7D"/>
    <w:rsid w:val="002447D2"/>
    <w:rsid w:val="00244B7E"/>
    <w:rsid w:val="00245458"/>
    <w:rsid w:val="00245538"/>
    <w:rsid w:val="0024558B"/>
    <w:rsid w:val="002458EA"/>
    <w:rsid w:val="00246047"/>
    <w:rsid w:val="00246DCE"/>
    <w:rsid w:val="00247964"/>
    <w:rsid w:val="00247D0F"/>
    <w:rsid w:val="00247EEE"/>
    <w:rsid w:val="00250401"/>
    <w:rsid w:val="002511CA"/>
    <w:rsid w:val="002534A5"/>
    <w:rsid w:val="0025353F"/>
    <w:rsid w:val="00253548"/>
    <w:rsid w:val="00255706"/>
    <w:rsid w:val="00256949"/>
    <w:rsid w:val="00260185"/>
    <w:rsid w:val="00261063"/>
    <w:rsid w:val="00261F4B"/>
    <w:rsid w:val="00262305"/>
    <w:rsid w:val="00262CB3"/>
    <w:rsid w:val="00264195"/>
    <w:rsid w:val="00264409"/>
    <w:rsid w:val="00264587"/>
    <w:rsid w:val="0026505E"/>
    <w:rsid w:val="00265B12"/>
    <w:rsid w:val="00265BD1"/>
    <w:rsid w:val="00265E65"/>
    <w:rsid w:val="002661AC"/>
    <w:rsid w:val="00266C2E"/>
    <w:rsid w:val="002675C5"/>
    <w:rsid w:val="00267B3E"/>
    <w:rsid w:val="00267E26"/>
    <w:rsid w:val="00270045"/>
    <w:rsid w:val="002702C3"/>
    <w:rsid w:val="00270428"/>
    <w:rsid w:val="0027084E"/>
    <w:rsid w:val="00271E41"/>
    <w:rsid w:val="00271FCB"/>
    <w:rsid w:val="00272DA8"/>
    <w:rsid w:val="00272FCF"/>
    <w:rsid w:val="0027351A"/>
    <w:rsid w:val="0027406E"/>
    <w:rsid w:val="002740B2"/>
    <w:rsid w:val="002772B9"/>
    <w:rsid w:val="002775B9"/>
    <w:rsid w:val="00280236"/>
    <w:rsid w:val="00280482"/>
    <w:rsid w:val="0028071D"/>
    <w:rsid w:val="0028086F"/>
    <w:rsid w:val="00280BAC"/>
    <w:rsid w:val="0028123B"/>
    <w:rsid w:val="0028200A"/>
    <w:rsid w:val="002821EC"/>
    <w:rsid w:val="0028275F"/>
    <w:rsid w:val="00282AE9"/>
    <w:rsid w:val="00282E65"/>
    <w:rsid w:val="00283880"/>
    <w:rsid w:val="00283B94"/>
    <w:rsid w:val="0028487F"/>
    <w:rsid w:val="00284C6E"/>
    <w:rsid w:val="00284E91"/>
    <w:rsid w:val="0028613C"/>
    <w:rsid w:val="00286353"/>
    <w:rsid w:val="002864BF"/>
    <w:rsid w:val="002865A6"/>
    <w:rsid w:val="0028738D"/>
    <w:rsid w:val="0029006E"/>
    <w:rsid w:val="0029035E"/>
    <w:rsid w:val="002905B2"/>
    <w:rsid w:val="00291919"/>
    <w:rsid w:val="00291F06"/>
    <w:rsid w:val="002924B0"/>
    <w:rsid w:val="00294C40"/>
    <w:rsid w:val="00295997"/>
    <w:rsid w:val="0029789E"/>
    <w:rsid w:val="00297E0F"/>
    <w:rsid w:val="002A12A9"/>
    <w:rsid w:val="002A189B"/>
    <w:rsid w:val="002A20BB"/>
    <w:rsid w:val="002A2156"/>
    <w:rsid w:val="002A300F"/>
    <w:rsid w:val="002A3099"/>
    <w:rsid w:val="002A3BE3"/>
    <w:rsid w:val="002A3CA4"/>
    <w:rsid w:val="002A4149"/>
    <w:rsid w:val="002A49AD"/>
    <w:rsid w:val="002A57C4"/>
    <w:rsid w:val="002A5A6C"/>
    <w:rsid w:val="002A5E4D"/>
    <w:rsid w:val="002A5E8E"/>
    <w:rsid w:val="002A68C3"/>
    <w:rsid w:val="002A71F4"/>
    <w:rsid w:val="002B0030"/>
    <w:rsid w:val="002B065C"/>
    <w:rsid w:val="002B1BA7"/>
    <w:rsid w:val="002B1F6F"/>
    <w:rsid w:val="002B2077"/>
    <w:rsid w:val="002B2F05"/>
    <w:rsid w:val="002B31AE"/>
    <w:rsid w:val="002B3A76"/>
    <w:rsid w:val="002B4035"/>
    <w:rsid w:val="002B5197"/>
    <w:rsid w:val="002B5573"/>
    <w:rsid w:val="002B7B60"/>
    <w:rsid w:val="002C002C"/>
    <w:rsid w:val="002C0AED"/>
    <w:rsid w:val="002C1D8A"/>
    <w:rsid w:val="002C2E4D"/>
    <w:rsid w:val="002C374E"/>
    <w:rsid w:val="002C3C1F"/>
    <w:rsid w:val="002C3ECB"/>
    <w:rsid w:val="002C538F"/>
    <w:rsid w:val="002C76E7"/>
    <w:rsid w:val="002C7DAB"/>
    <w:rsid w:val="002D0934"/>
    <w:rsid w:val="002D0AC7"/>
    <w:rsid w:val="002D0BE5"/>
    <w:rsid w:val="002D0C98"/>
    <w:rsid w:val="002D1E19"/>
    <w:rsid w:val="002D2259"/>
    <w:rsid w:val="002D35A4"/>
    <w:rsid w:val="002D3EAF"/>
    <w:rsid w:val="002D44FB"/>
    <w:rsid w:val="002D4A37"/>
    <w:rsid w:val="002D5300"/>
    <w:rsid w:val="002D5868"/>
    <w:rsid w:val="002D6020"/>
    <w:rsid w:val="002D6C3B"/>
    <w:rsid w:val="002D6C42"/>
    <w:rsid w:val="002D7205"/>
    <w:rsid w:val="002D7E11"/>
    <w:rsid w:val="002E058D"/>
    <w:rsid w:val="002E0A97"/>
    <w:rsid w:val="002E1224"/>
    <w:rsid w:val="002E1682"/>
    <w:rsid w:val="002E1BF5"/>
    <w:rsid w:val="002E1E16"/>
    <w:rsid w:val="002E24BC"/>
    <w:rsid w:val="002E3BBB"/>
    <w:rsid w:val="002E63DC"/>
    <w:rsid w:val="002E6814"/>
    <w:rsid w:val="002E6D32"/>
    <w:rsid w:val="002F0082"/>
    <w:rsid w:val="002F0CFA"/>
    <w:rsid w:val="002F1477"/>
    <w:rsid w:val="002F1CDA"/>
    <w:rsid w:val="002F2CCD"/>
    <w:rsid w:val="002F2CD8"/>
    <w:rsid w:val="002F2F51"/>
    <w:rsid w:val="002F3A94"/>
    <w:rsid w:val="002F55F6"/>
    <w:rsid w:val="002F5E3C"/>
    <w:rsid w:val="002F68C0"/>
    <w:rsid w:val="002F6B69"/>
    <w:rsid w:val="002F70F2"/>
    <w:rsid w:val="002F784B"/>
    <w:rsid w:val="002F7DCF"/>
    <w:rsid w:val="003004FF"/>
    <w:rsid w:val="0030063A"/>
    <w:rsid w:val="00300C38"/>
    <w:rsid w:val="0030164C"/>
    <w:rsid w:val="003022C3"/>
    <w:rsid w:val="00302640"/>
    <w:rsid w:val="00302D0C"/>
    <w:rsid w:val="00302DDB"/>
    <w:rsid w:val="00302DEB"/>
    <w:rsid w:val="003036A3"/>
    <w:rsid w:val="00304888"/>
    <w:rsid w:val="0030498F"/>
    <w:rsid w:val="00304990"/>
    <w:rsid w:val="00304D97"/>
    <w:rsid w:val="00305F08"/>
    <w:rsid w:val="003062FA"/>
    <w:rsid w:val="0030691A"/>
    <w:rsid w:val="00306C31"/>
    <w:rsid w:val="00307394"/>
    <w:rsid w:val="00307AB9"/>
    <w:rsid w:val="003100EC"/>
    <w:rsid w:val="00310502"/>
    <w:rsid w:val="0031085C"/>
    <w:rsid w:val="00310B1F"/>
    <w:rsid w:val="00311302"/>
    <w:rsid w:val="00311FA5"/>
    <w:rsid w:val="00312215"/>
    <w:rsid w:val="003125ED"/>
    <w:rsid w:val="00312E8F"/>
    <w:rsid w:val="00313F86"/>
    <w:rsid w:val="00315A4F"/>
    <w:rsid w:val="00315EFC"/>
    <w:rsid w:val="003172FD"/>
    <w:rsid w:val="00320472"/>
    <w:rsid w:val="00320F9E"/>
    <w:rsid w:val="003225B8"/>
    <w:rsid w:val="003240B3"/>
    <w:rsid w:val="003242F2"/>
    <w:rsid w:val="003249A0"/>
    <w:rsid w:val="003256EF"/>
    <w:rsid w:val="003257AA"/>
    <w:rsid w:val="00325C28"/>
    <w:rsid w:val="00325EF6"/>
    <w:rsid w:val="00326458"/>
    <w:rsid w:val="003269ED"/>
    <w:rsid w:val="003303E6"/>
    <w:rsid w:val="00330593"/>
    <w:rsid w:val="0033175C"/>
    <w:rsid w:val="00331D7C"/>
    <w:rsid w:val="003323B4"/>
    <w:rsid w:val="003324F5"/>
    <w:rsid w:val="00333570"/>
    <w:rsid w:val="00333ECE"/>
    <w:rsid w:val="00335921"/>
    <w:rsid w:val="00335CF1"/>
    <w:rsid w:val="003364EA"/>
    <w:rsid w:val="0033676E"/>
    <w:rsid w:val="003378F6"/>
    <w:rsid w:val="0034027A"/>
    <w:rsid w:val="00340359"/>
    <w:rsid w:val="003409D0"/>
    <w:rsid w:val="00340B74"/>
    <w:rsid w:val="00340E3B"/>
    <w:rsid w:val="0034153A"/>
    <w:rsid w:val="00342A8B"/>
    <w:rsid w:val="003434A2"/>
    <w:rsid w:val="003438EF"/>
    <w:rsid w:val="00344A5A"/>
    <w:rsid w:val="00345300"/>
    <w:rsid w:val="003456D7"/>
    <w:rsid w:val="00345AD4"/>
    <w:rsid w:val="0034634C"/>
    <w:rsid w:val="00346893"/>
    <w:rsid w:val="00347237"/>
    <w:rsid w:val="0035079A"/>
    <w:rsid w:val="00350846"/>
    <w:rsid w:val="00350D87"/>
    <w:rsid w:val="00350F50"/>
    <w:rsid w:val="00350F9B"/>
    <w:rsid w:val="00351780"/>
    <w:rsid w:val="00351AAC"/>
    <w:rsid w:val="00351B51"/>
    <w:rsid w:val="00352842"/>
    <w:rsid w:val="00352843"/>
    <w:rsid w:val="00352C99"/>
    <w:rsid w:val="00352D72"/>
    <w:rsid w:val="00352D82"/>
    <w:rsid w:val="003531AA"/>
    <w:rsid w:val="0035564F"/>
    <w:rsid w:val="00355E9F"/>
    <w:rsid w:val="00356EB3"/>
    <w:rsid w:val="00357BEF"/>
    <w:rsid w:val="00357C47"/>
    <w:rsid w:val="00360232"/>
    <w:rsid w:val="00360F1C"/>
    <w:rsid w:val="00360FAD"/>
    <w:rsid w:val="003614EC"/>
    <w:rsid w:val="00361C28"/>
    <w:rsid w:val="0036246F"/>
    <w:rsid w:val="003626AB"/>
    <w:rsid w:val="00362E21"/>
    <w:rsid w:val="00363B41"/>
    <w:rsid w:val="00365654"/>
    <w:rsid w:val="00365D9C"/>
    <w:rsid w:val="0036637C"/>
    <w:rsid w:val="00366AFE"/>
    <w:rsid w:val="00366D20"/>
    <w:rsid w:val="003701B1"/>
    <w:rsid w:val="00370AE0"/>
    <w:rsid w:val="003711E9"/>
    <w:rsid w:val="00371215"/>
    <w:rsid w:val="00372432"/>
    <w:rsid w:val="00372528"/>
    <w:rsid w:val="003727FF"/>
    <w:rsid w:val="003735B7"/>
    <w:rsid w:val="003736FA"/>
    <w:rsid w:val="00373704"/>
    <w:rsid w:val="003737A1"/>
    <w:rsid w:val="00373D03"/>
    <w:rsid w:val="00373D85"/>
    <w:rsid w:val="00374CB4"/>
    <w:rsid w:val="00374EED"/>
    <w:rsid w:val="00375807"/>
    <w:rsid w:val="00375845"/>
    <w:rsid w:val="003769AC"/>
    <w:rsid w:val="00376F02"/>
    <w:rsid w:val="0037708A"/>
    <w:rsid w:val="0038010C"/>
    <w:rsid w:val="00382D9B"/>
    <w:rsid w:val="00383230"/>
    <w:rsid w:val="00383282"/>
    <w:rsid w:val="003846D2"/>
    <w:rsid w:val="00384F72"/>
    <w:rsid w:val="0038507F"/>
    <w:rsid w:val="00385C07"/>
    <w:rsid w:val="00385D59"/>
    <w:rsid w:val="00385DC2"/>
    <w:rsid w:val="00386F2F"/>
    <w:rsid w:val="00390F52"/>
    <w:rsid w:val="0039130F"/>
    <w:rsid w:val="003917F3"/>
    <w:rsid w:val="0039223F"/>
    <w:rsid w:val="00392367"/>
    <w:rsid w:val="00392556"/>
    <w:rsid w:val="00392DE5"/>
    <w:rsid w:val="00392FAA"/>
    <w:rsid w:val="003932E5"/>
    <w:rsid w:val="003935F7"/>
    <w:rsid w:val="003936A7"/>
    <w:rsid w:val="00393F47"/>
    <w:rsid w:val="003941E3"/>
    <w:rsid w:val="0039455D"/>
    <w:rsid w:val="00394806"/>
    <w:rsid w:val="00395D0A"/>
    <w:rsid w:val="00397611"/>
    <w:rsid w:val="00397AA8"/>
    <w:rsid w:val="003A04C8"/>
    <w:rsid w:val="003A16CF"/>
    <w:rsid w:val="003A2251"/>
    <w:rsid w:val="003A270F"/>
    <w:rsid w:val="003A296E"/>
    <w:rsid w:val="003A302B"/>
    <w:rsid w:val="003A362A"/>
    <w:rsid w:val="003A3919"/>
    <w:rsid w:val="003A46A2"/>
    <w:rsid w:val="003A4826"/>
    <w:rsid w:val="003A499C"/>
    <w:rsid w:val="003A4D61"/>
    <w:rsid w:val="003A4DFE"/>
    <w:rsid w:val="003A60EE"/>
    <w:rsid w:val="003A6568"/>
    <w:rsid w:val="003A69DA"/>
    <w:rsid w:val="003A7CCE"/>
    <w:rsid w:val="003B112F"/>
    <w:rsid w:val="003B2D69"/>
    <w:rsid w:val="003B3503"/>
    <w:rsid w:val="003B3E50"/>
    <w:rsid w:val="003B44CF"/>
    <w:rsid w:val="003B4682"/>
    <w:rsid w:val="003B560A"/>
    <w:rsid w:val="003B6509"/>
    <w:rsid w:val="003B67B0"/>
    <w:rsid w:val="003B7440"/>
    <w:rsid w:val="003B765B"/>
    <w:rsid w:val="003C02EC"/>
    <w:rsid w:val="003C03F3"/>
    <w:rsid w:val="003C12FE"/>
    <w:rsid w:val="003C1863"/>
    <w:rsid w:val="003C1B8A"/>
    <w:rsid w:val="003C2340"/>
    <w:rsid w:val="003C2948"/>
    <w:rsid w:val="003C2B37"/>
    <w:rsid w:val="003C2EE9"/>
    <w:rsid w:val="003C4BA9"/>
    <w:rsid w:val="003C4CEE"/>
    <w:rsid w:val="003C5687"/>
    <w:rsid w:val="003C5C2E"/>
    <w:rsid w:val="003C6CBA"/>
    <w:rsid w:val="003C794A"/>
    <w:rsid w:val="003D0B8E"/>
    <w:rsid w:val="003D15C2"/>
    <w:rsid w:val="003D197B"/>
    <w:rsid w:val="003D2CF8"/>
    <w:rsid w:val="003D41E1"/>
    <w:rsid w:val="003D41E3"/>
    <w:rsid w:val="003D4879"/>
    <w:rsid w:val="003D502E"/>
    <w:rsid w:val="003D5184"/>
    <w:rsid w:val="003D56B3"/>
    <w:rsid w:val="003D5832"/>
    <w:rsid w:val="003E00ED"/>
    <w:rsid w:val="003E02D8"/>
    <w:rsid w:val="003E0A76"/>
    <w:rsid w:val="003E0DEA"/>
    <w:rsid w:val="003E1764"/>
    <w:rsid w:val="003E3E96"/>
    <w:rsid w:val="003E413B"/>
    <w:rsid w:val="003E47B3"/>
    <w:rsid w:val="003E64CB"/>
    <w:rsid w:val="003E6C23"/>
    <w:rsid w:val="003E7BC8"/>
    <w:rsid w:val="003F076C"/>
    <w:rsid w:val="003F079E"/>
    <w:rsid w:val="003F0994"/>
    <w:rsid w:val="003F1016"/>
    <w:rsid w:val="003F2418"/>
    <w:rsid w:val="003F289D"/>
    <w:rsid w:val="003F28D5"/>
    <w:rsid w:val="003F3FB7"/>
    <w:rsid w:val="003F556B"/>
    <w:rsid w:val="003F597A"/>
    <w:rsid w:val="003F651E"/>
    <w:rsid w:val="003F6A59"/>
    <w:rsid w:val="004000FE"/>
    <w:rsid w:val="004003F5"/>
    <w:rsid w:val="0040168D"/>
    <w:rsid w:val="00402DFC"/>
    <w:rsid w:val="0040331B"/>
    <w:rsid w:val="00403363"/>
    <w:rsid w:val="004038CB"/>
    <w:rsid w:val="004039BC"/>
    <w:rsid w:val="004039DF"/>
    <w:rsid w:val="00405117"/>
    <w:rsid w:val="00406D06"/>
    <w:rsid w:val="00406E0C"/>
    <w:rsid w:val="004131E8"/>
    <w:rsid w:val="004138C9"/>
    <w:rsid w:val="0041526D"/>
    <w:rsid w:val="004210FD"/>
    <w:rsid w:val="0042139B"/>
    <w:rsid w:val="00421BB9"/>
    <w:rsid w:val="00421FD6"/>
    <w:rsid w:val="00422383"/>
    <w:rsid w:val="00422392"/>
    <w:rsid w:val="00422BC1"/>
    <w:rsid w:val="00422FB5"/>
    <w:rsid w:val="00423728"/>
    <w:rsid w:val="004244A8"/>
    <w:rsid w:val="00425157"/>
    <w:rsid w:val="00426D39"/>
    <w:rsid w:val="004270E7"/>
    <w:rsid w:val="0042747E"/>
    <w:rsid w:val="0043003B"/>
    <w:rsid w:val="004303D8"/>
    <w:rsid w:val="004319A1"/>
    <w:rsid w:val="00431F67"/>
    <w:rsid w:val="004327FC"/>
    <w:rsid w:val="00433280"/>
    <w:rsid w:val="00433CB4"/>
    <w:rsid w:val="004348DE"/>
    <w:rsid w:val="00434D18"/>
    <w:rsid w:val="00435875"/>
    <w:rsid w:val="004366E0"/>
    <w:rsid w:val="0044150B"/>
    <w:rsid w:val="004425F5"/>
    <w:rsid w:val="0044268B"/>
    <w:rsid w:val="004428B3"/>
    <w:rsid w:val="0044348E"/>
    <w:rsid w:val="00443540"/>
    <w:rsid w:val="004443C7"/>
    <w:rsid w:val="004444C9"/>
    <w:rsid w:val="004445EE"/>
    <w:rsid w:val="004446B6"/>
    <w:rsid w:val="004449EB"/>
    <w:rsid w:val="00444BF6"/>
    <w:rsid w:val="00444E3A"/>
    <w:rsid w:val="004456A0"/>
    <w:rsid w:val="004456BC"/>
    <w:rsid w:val="0044572F"/>
    <w:rsid w:val="00445810"/>
    <w:rsid w:val="00445B0B"/>
    <w:rsid w:val="00445D0C"/>
    <w:rsid w:val="00447089"/>
    <w:rsid w:val="00447A76"/>
    <w:rsid w:val="00450289"/>
    <w:rsid w:val="00450C4A"/>
    <w:rsid w:val="00451510"/>
    <w:rsid w:val="004525F7"/>
    <w:rsid w:val="00453CB7"/>
    <w:rsid w:val="00453D3F"/>
    <w:rsid w:val="00453DAA"/>
    <w:rsid w:val="0045464A"/>
    <w:rsid w:val="00454AF5"/>
    <w:rsid w:val="004553CA"/>
    <w:rsid w:val="0045590B"/>
    <w:rsid w:val="0045613E"/>
    <w:rsid w:val="00456BCE"/>
    <w:rsid w:val="00457171"/>
    <w:rsid w:val="004578E4"/>
    <w:rsid w:val="004579A8"/>
    <w:rsid w:val="00460441"/>
    <w:rsid w:val="0046054D"/>
    <w:rsid w:val="00460EC2"/>
    <w:rsid w:val="00461CBD"/>
    <w:rsid w:val="00461E11"/>
    <w:rsid w:val="0046219B"/>
    <w:rsid w:val="00463B87"/>
    <w:rsid w:val="0046474F"/>
    <w:rsid w:val="00466B07"/>
    <w:rsid w:val="00466C1F"/>
    <w:rsid w:val="0046753C"/>
    <w:rsid w:val="00467D57"/>
    <w:rsid w:val="00467EE3"/>
    <w:rsid w:val="00471AB8"/>
    <w:rsid w:val="0047287C"/>
    <w:rsid w:val="0047324C"/>
    <w:rsid w:val="004740F2"/>
    <w:rsid w:val="00474D0F"/>
    <w:rsid w:val="00474ED2"/>
    <w:rsid w:val="004753D3"/>
    <w:rsid w:val="0047568D"/>
    <w:rsid w:val="00475744"/>
    <w:rsid w:val="00475B53"/>
    <w:rsid w:val="00476025"/>
    <w:rsid w:val="004761B9"/>
    <w:rsid w:val="004770D5"/>
    <w:rsid w:val="00477AD3"/>
    <w:rsid w:val="00477F20"/>
    <w:rsid w:val="004800B2"/>
    <w:rsid w:val="0048015F"/>
    <w:rsid w:val="00480616"/>
    <w:rsid w:val="0048082B"/>
    <w:rsid w:val="00480A06"/>
    <w:rsid w:val="00480D2C"/>
    <w:rsid w:val="0048119E"/>
    <w:rsid w:val="00481A66"/>
    <w:rsid w:val="00482224"/>
    <w:rsid w:val="00482BFE"/>
    <w:rsid w:val="004838D0"/>
    <w:rsid w:val="00483D75"/>
    <w:rsid w:val="004840AC"/>
    <w:rsid w:val="004848C2"/>
    <w:rsid w:val="00484C21"/>
    <w:rsid w:val="0048525F"/>
    <w:rsid w:val="0048595D"/>
    <w:rsid w:val="0048608E"/>
    <w:rsid w:val="004861F4"/>
    <w:rsid w:val="00486CBF"/>
    <w:rsid w:val="00487482"/>
    <w:rsid w:val="0048766F"/>
    <w:rsid w:val="0048783E"/>
    <w:rsid w:val="00491E0F"/>
    <w:rsid w:val="00491E5C"/>
    <w:rsid w:val="00493E7E"/>
    <w:rsid w:val="004940A5"/>
    <w:rsid w:val="00495F05"/>
    <w:rsid w:val="004963C5"/>
    <w:rsid w:val="004A0048"/>
    <w:rsid w:val="004A2F3A"/>
    <w:rsid w:val="004A4661"/>
    <w:rsid w:val="004A4987"/>
    <w:rsid w:val="004A4D5E"/>
    <w:rsid w:val="004A678E"/>
    <w:rsid w:val="004B0C49"/>
    <w:rsid w:val="004B13FF"/>
    <w:rsid w:val="004B2418"/>
    <w:rsid w:val="004B2D9C"/>
    <w:rsid w:val="004B2F9B"/>
    <w:rsid w:val="004B37CE"/>
    <w:rsid w:val="004B4358"/>
    <w:rsid w:val="004B4AC9"/>
    <w:rsid w:val="004B5461"/>
    <w:rsid w:val="004B57EE"/>
    <w:rsid w:val="004B5A7F"/>
    <w:rsid w:val="004B5ABF"/>
    <w:rsid w:val="004B6FCC"/>
    <w:rsid w:val="004B7842"/>
    <w:rsid w:val="004B784D"/>
    <w:rsid w:val="004B79B4"/>
    <w:rsid w:val="004C09B4"/>
    <w:rsid w:val="004C0A06"/>
    <w:rsid w:val="004C0A5C"/>
    <w:rsid w:val="004C0F2A"/>
    <w:rsid w:val="004C10EF"/>
    <w:rsid w:val="004C1281"/>
    <w:rsid w:val="004C1F2D"/>
    <w:rsid w:val="004C244A"/>
    <w:rsid w:val="004C355D"/>
    <w:rsid w:val="004C35E4"/>
    <w:rsid w:val="004C3996"/>
    <w:rsid w:val="004C4220"/>
    <w:rsid w:val="004C484B"/>
    <w:rsid w:val="004C65F4"/>
    <w:rsid w:val="004C70D4"/>
    <w:rsid w:val="004C7127"/>
    <w:rsid w:val="004C76E0"/>
    <w:rsid w:val="004D0419"/>
    <w:rsid w:val="004D05F5"/>
    <w:rsid w:val="004D13C6"/>
    <w:rsid w:val="004D15EC"/>
    <w:rsid w:val="004D193B"/>
    <w:rsid w:val="004D1E7F"/>
    <w:rsid w:val="004D214D"/>
    <w:rsid w:val="004D25E1"/>
    <w:rsid w:val="004D49CA"/>
    <w:rsid w:val="004D4C1E"/>
    <w:rsid w:val="004D53D1"/>
    <w:rsid w:val="004D58FB"/>
    <w:rsid w:val="004D5A11"/>
    <w:rsid w:val="004D5DBF"/>
    <w:rsid w:val="004D6165"/>
    <w:rsid w:val="004D6185"/>
    <w:rsid w:val="004D6C1C"/>
    <w:rsid w:val="004D721F"/>
    <w:rsid w:val="004D756B"/>
    <w:rsid w:val="004E032A"/>
    <w:rsid w:val="004E09ED"/>
    <w:rsid w:val="004E0AFB"/>
    <w:rsid w:val="004E107B"/>
    <w:rsid w:val="004E2913"/>
    <w:rsid w:val="004E3130"/>
    <w:rsid w:val="004E32BE"/>
    <w:rsid w:val="004E39D4"/>
    <w:rsid w:val="004E3B58"/>
    <w:rsid w:val="004E3DF6"/>
    <w:rsid w:val="004E4D31"/>
    <w:rsid w:val="004E4D80"/>
    <w:rsid w:val="004E56FB"/>
    <w:rsid w:val="004E6336"/>
    <w:rsid w:val="004E6337"/>
    <w:rsid w:val="004E6D6F"/>
    <w:rsid w:val="004F0F31"/>
    <w:rsid w:val="004F0FEF"/>
    <w:rsid w:val="004F1373"/>
    <w:rsid w:val="004F1C8F"/>
    <w:rsid w:val="004F1F7C"/>
    <w:rsid w:val="004F2303"/>
    <w:rsid w:val="004F3EEA"/>
    <w:rsid w:val="004F3F1F"/>
    <w:rsid w:val="004F6876"/>
    <w:rsid w:val="004F7260"/>
    <w:rsid w:val="004F7976"/>
    <w:rsid w:val="00500055"/>
    <w:rsid w:val="005010BC"/>
    <w:rsid w:val="00502667"/>
    <w:rsid w:val="005041B1"/>
    <w:rsid w:val="00504EF6"/>
    <w:rsid w:val="00504F87"/>
    <w:rsid w:val="00505627"/>
    <w:rsid w:val="00505EE8"/>
    <w:rsid w:val="00506815"/>
    <w:rsid w:val="00506F5D"/>
    <w:rsid w:val="00512087"/>
    <w:rsid w:val="00513919"/>
    <w:rsid w:val="00514143"/>
    <w:rsid w:val="005147D1"/>
    <w:rsid w:val="005148FF"/>
    <w:rsid w:val="005149EF"/>
    <w:rsid w:val="005155A2"/>
    <w:rsid w:val="00515D6B"/>
    <w:rsid w:val="0051607D"/>
    <w:rsid w:val="0051612E"/>
    <w:rsid w:val="005161E4"/>
    <w:rsid w:val="00516409"/>
    <w:rsid w:val="00516547"/>
    <w:rsid w:val="00516CCC"/>
    <w:rsid w:val="00516EE0"/>
    <w:rsid w:val="00517ECB"/>
    <w:rsid w:val="0052045E"/>
    <w:rsid w:val="0052092D"/>
    <w:rsid w:val="00520A68"/>
    <w:rsid w:val="00521581"/>
    <w:rsid w:val="005215F1"/>
    <w:rsid w:val="00521B27"/>
    <w:rsid w:val="00521D4E"/>
    <w:rsid w:val="0052207F"/>
    <w:rsid w:val="005221C7"/>
    <w:rsid w:val="005231E5"/>
    <w:rsid w:val="00523609"/>
    <w:rsid w:val="00524272"/>
    <w:rsid w:val="0052456A"/>
    <w:rsid w:val="00524C0E"/>
    <w:rsid w:val="005255A8"/>
    <w:rsid w:val="0052561F"/>
    <w:rsid w:val="00525B25"/>
    <w:rsid w:val="00526BB2"/>
    <w:rsid w:val="005272EA"/>
    <w:rsid w:val="005273FC"/>
    <w:rsid w:val="0052767A"/>
    <w:rsid w:val="00530021"/>
    <w:rsid w:val="00531E3C"/>
    <w:rsid w:val="00531FAD"/>
    <w:rsid w:val="005323F1"/>
    <w:rsid w:val="00532865"/>
    <w:rsid w:val="00532A36"/>
    <w:rsid w:val="00532E5C"/>
    <w:rsid w:val="00532FA5"/>
    <w:rsid w:val="0053319B"/>
    <w:rsid w:val="0053331E"/>
    <w:rsid w:val="00534629"/>
    <w:rsid w:val="005348A4"/>
    <w:rsid w:val="005351F3"/>
    <w:rsid w:val="005358AB"/>
    <w:rsid w:val="00536BF5"/>
    <w:rsid w:val="00537279"/>
    <w:rsid w:val="005372B5"/>
    <w:rsid w:val="0054082C"/>
    <w:rsid w:val="00542C55"/>
    <w:rsid w:val="005434AC"/>
    <w:rsid w:val="00544D68"/>
    <w:rsid w:val="00544E3C"/>
    <w:rsid w:val="00545280"/>
    <w:rsid w:val="005455E1"/>
    <w:rsid w:val="005461F6"/>
    <w:rsid w:val="00546815"/>
    <w:rsid w:val="00547260"/>
    <w:rsid w:val="0054763D"/>
    <w:rsid w:val="00547A09"/>
    <w:rsid w:val="00550147"/>
    <w:rsid w:val="00550978"/>
    <w:rsid w:val="00550F74"/>
    <w:rsid w:val="00551205"/>
    <w:rsid w:val="005523E9"/>
    <w:rsid w:val="005529DF"/>
    <w:rsid w:val="00553D65"/>
    <w:rsid w:val="00553EFB"/>
    <w:rsid w:val="00554856"/>
    <w:rsid w:val="00555828"/>
    <w:rsid w:val="005561D6"/>
    <w:rsid w:val="00556865"/>
    <w:rsid w:val="00556B4B"/>
    <w:rsid w:val="0056051B"/>
    <w:rsid w:val="00560677"/>
    <w:rsid w:val="005608F7"/>
    <w:rsid w:val="00560A73"/>
    <w:rsid w:val="005612E6"/>
    <w:rsid w:val="00561716"/>
    <w:rsid w:val="0056195E"/>
    <w:rsid w:val="00562624"/>
    <w:rsid w:val="005638B7"/>
    <w:rsid w:val="005660C8"/>
    <w:rsid w:val="00570257"/>
    <w:rsid w:val="005704A1"/>
    <w:rsid w:val="00570BFC"/>
    <w:rsid w:val="005712C8"/>
    <w:rsid w:val="005728B3"/>
    <w:rsid w:val="00572CF3"/>
    <w:rsid w:val="00573369"/>
    <w:rsid w:val="005737C6"/>
    <w:rsid w:val="005737EF"/>
    <w:rsid w:val="005743DD"/>
    <w:rsid w:val="005745F6"/>
    <w:rsid w:val="0057484C"/>
    <w:rsid w:val="00574A92"/>
    <w:rsid w:val="00575046"/>
    <w:rsid w:val="00576EA3"/>
    <w:rsid w:val="00582F5F"/>
    <w:rsid w:val="0058316F"/>
    <w:rsid w:val="00583453"/>
    <w:rsid w:val="00583956"/>
    <w:rsid w:val="005847CE"/>
    <w:rsid w:val="0058602D"/>
    <w:rsid w:val="00586864"/>
    <w:rsid w:val="0058774B"/>
    <w:rsid w:val="00591C5F"/>
    <w:rsid w:val="00592708"/>
    <w:rsid w:val="00593072"/>
    <w:rsid w:val="00593652"/>
    <w:rsid w:val="0059422C"/>
    <w:rsid w:val="00594273"/>
    <w:rsid w:val="0059515E"/>
    <w:rsid w:val="005965E7"/>
    <w:rsid w:val="00596C52"/>
    <w:rsid w:val="00596EB8"/>
    <w:rsid w:val="00597212"/>
    <w:rsid w:val="005A15F7"/>
    <w:rsid w:val="005A1F54"/>
    <w:rsid w:val="005A2474"/>
    <w:rsid w:val="005A39FF"/>
    <w:rsid w:val="005A402D"/>
    <w:rsid w:val="005A4D96"/>
    <w:rsid w:val="005A4E92"/>
    <w:rsid w:val="005A535D"/>
    <w:rsid w:val="005A65B4"/>
    <w:rsid w:val="005A68BD"/>
    <w:rsid w:val="005A6D3A"/>
    <w:rsid w:val="005A747A"/>
    <w:rsid w:val="005A7CB7"/>
    <w:rsid w:val="005B1129"/>
    <w:rsid w:val="005B2E0B"/>
    <w:rsid w:val="005B3BF5"/>
    <w:rsid w:val="005B3D51"/>
    <w:rsid w:val="005B3FCD"/>
    <w:rsid w:val="005B44F0"/>
    <w:rsid w:val="005B50B8"/>
    <w:rsid w:val="005B6D08"/>
    <w:rsid w:val="005C00F1"/>
    <w:rsid w:val="005C0F54"/>
    <w:rsid w:val="005C1AA3"/>
    <w:rsid w:val="005C268E"/>
    <w:rsid w:val="005C2753"/>
    <w:rsid w:val="005C4F73"/>
    <w:rsid w:val="005C588E"/>
    <w:rsid w:val="005C63BD"/>
    <w:rsid w:val="005C6572"/>
    <w:rsid w:val="005C67E5"/>
    <w:rsid w:val="005C6E59"/>
    <w:rsid w:val="005C7095"/>
    <w:rsid w:val="005C76F3"/>
    <w:rsid w:val="005C7DC4"/>
    <w:rsid w:val="005C7E0F"/>
    <w:rsid w:val="005D13CD"/>
    <w:rsid w:val="005D1FEC"/>
    <w:rsid w:val="005D26F2"/>
    <w:rsid w:val="005D4577"/>
    <w:rsid w:val="005D4787"/>
    <w:rsid w:val="005D66D8"/>
    <w:rsid w:val="005D6A15"/>
    <w:rsid w:val="005D747B"/>
    <w:rsid w:val="005D79F6"/>
    <w:rsid w:val="005D7E48"/>
    <w:rsid w:val="005E05E1"/>
    <w:rsid w:val="005E0C6B"/>
    <w:rsid w:val="005E0FC5"/>
    <w:rsid w:val="005E2BDC"/>
    <w:rsid w:val="005E4226"/>
    <w:rsid w:val="005E585B"/>
    <w:rsid w:val="005E6160"/>
    <w:rsid w:val="005E675A"/>
    <w:rsid w:val="005E6CC5"/>
    <w:rsid w:val="005E6DC1"/>
    <w:rsid w:val="005E70CA"/>
    <w:rsid w:val="005E74D0"/>
    <w:rsid w:val="005E7B12"/>
    <w:rsid w:val="005E7FE7"/>
    <w:rsid w:val="005F0AF5"/>
    <w:rsid w:val="005F0CFA"/>
    <w:rsid w:val="005F102F"/>
    <w:rsid w:val="005F19D2"/>
    <w:rsid w:val="005F1F9F"/>
    <w:rsid w:val="005F32FF"/>
    <w:rsid w:val="005F357A"/>
    <w:rsid w:val="005F3903"/>
    <w:rsid w:val="005F3B54"/>
    <w:rsid w:val="005F44B9"/>
    <w:rsid w:val="005F452D"/>
    <w:rsid w:val="005F5A8F"/>
    <w:rsid w:val="005F6889"/>
    <w:rsid w:val="005F68BA"/>
    <w:rsid w:val="005F68C6"/>
    <w:rsid w:val="005F6EDE"/>
    <w:rsid w:val="005F7B0D"/>
    <w:rsid w:val="005F7EB4"/>
    <w:rsid w:val="005F7ED5"/>
    <w:rsid w:val="00600A06"/>
    <w:rsid w:val="006011E4"/>
    <w:rsid w:val="006022AB"/>
    <w:rsid w:val="006026FE"/>
    <w:rsid w:val="00603F4B"/>
    <w:rsid w:val="00604106"/>
    <w:rsid w:val="00604272"/>
    <w:rsid w:val="0060450D"/>
    <w:rsid w:val="0060491A"/>
    <w:rsid w:val="006058D0"/>
    <w:rsid w:val="00605BAE"/>
    <w:rsid w:val="00606EB4"/>
    <w:rsid w:val="00610975"/>
    <w:rsid w:val="00610C73"/>
    <w:rsid w:val="00610CE4"/>
    <w:rsid w:val="0061120A"/>
    <w:rsid w:val="00611963"/>
    <w:rsid w:val="006128AE"/>
    <w:rsid w:val="00612DAA"/>
    <w:rsid w:val="0061340F"/>
    <w:rsid w:val="00615692"/>
    <w:rsid w:val="00617768"/>
    <w:rsid w:val="00617F7B"/>
    <w:rsid w:val="00620343"/>
    <w:rsid w:val="00620DF5"/>
    <w:rsid w:val="006221D2"/>
    <w:rsid w:val="006222D6"/>
    <w:rsid w:val="0062311D"/>
    <w:rsid w:val="006231EC"/>
    <w:rsid w:val="006238FF"/>
    <w:rsid w:val="0062401B"/>
    <w:rsid w:val="00624A47"/>
    <w:rsid w:val="00624A98"/>
    <w:rsid w:val="00624BA0"/>
    <w:rsid w:val="00624E33"/>
    <w:rsid w:val="006253BD"/>
    <w:rsid w:val="006257C3"/>
    <w:rsid w:val="00625D58"/>
    <w:rsid w:val="00625DDB"/>
    <w:rsid w:val="006266C6"/>
    <w:rsid w:val="00626E0B"/>
    <w:rsid w:val="00627C80"/>
    <w:rsid w:val="0063015E"/>
    <w:rsid w:val="006301D5"/>
    <w:rsid w:val="00630B5C"/>
    <w:rsid w:val="00630DC0"/>
    <w:rsid w:val="0063143D"/>
    <w:rsid w:val="006318F2"/>
    <w:rsid w:val="00632F11"/>
    <w:rsid w:val="006332FD"/>
    <w:rsid w:val="00633844"/>
    <w:rsid w:val="006340CC"/>
    <w:rsid w:val="00634B75"/>
    <w:rsid w:val="00635625"/>
    <w:rsid w:val="00635A45"/>
    <w:rsid w:val="00635A65"/>
    <w:rsid w:val="00637C4B"/>
    <w:rsid w:val="006400AC"/>
    <w:rsid w:val="00640336"/>
    <w:rsid w:val="00640D90"/>
    <w:rsid w:val="00642726"/>
    <w:rsid w:val="00643FDC"/>
    <w:rsid w:val="006467DE"/>
    <w:rsid w:val="00646BD4"/>
    <w:rsid w:val="00646E07"/>
    <w:rsid w:val="00647AE2"/>
    <w:rsid w:val="00651B84"/>
    <w:rsid w:val="00651C23"/>
    <w:rsid w:val="00651CAE"/>
    <w:rsid w:val="00651E09"/>
    <w:rsid w:val="0065288F"/>
    <w:rsid w:val="006528F6"/>
    <w:rsid w:val="0065293B"/>
    <w:rsid w:val="00652A3D"/>
    <w:rsid w:val="006534C7"/>
    <w:rsid w:val="00653CCB"/>
    <w:rsid w:val="00654300"/>
    <w:rsid w:val="0065513D"/>
    <w:rsid w:val="006557D8"/>
    <w:rsid w:val="00655818"/>
    <w:rsid w:val="00655B29"/>
    <w:rsid w:val="00657307"/>
    <w:rsid w:val="00657D8E"/>
    <w:rsid w:val="00657FEC"/>
    <w:rsid w:val="00661F6F"/>
    <w:rsid w:val="00662440"/>
    <w:rsid w:val="00663D0F"/>
    <w:rsid w:val="006643F4"/>
    <w:rsid w:val="00664DE6"/>
    <w:rsid w:val="00665D9B"/>
    <w:rsid w:val="00666F54"/>
    <w:rsid w:val="00667DDB"/>
    <w:rsid w:val="0067004D"/>
    <w:rsid w:val="00670708"/>
    <w:rsid w:val="00670D29"/>
    <w:rsid w:val="006715E2"/>
    <w:rsid w:val="00671997"/>
    <w:rsid w:val="00671D72"/>
    <w:rsid w:val="00672F9A"/>
    <w:rsid w:val="00673E32"/>
    <w:rsid w:val="0067439B"/>
    <w:rsid w:val="006746BB"/>
    <w:rsid w:val="00674FF7"/>
    <w:rsid w:val="0067560E"/>
    <w:rsid w:val="00675EFD"/>
    <w:rsid w:val="00676991"/>
    <w:rsid w:val="00676DF7"/>
    <w:rsid w:val="0067778D"/>
    <w:rsid w:val="00677A47"/>
    <w:rsid w:val="006811AF"/>
    <w:rsid w:val="00682282"/>
    <w:rsid w:val="00682B0C"/>
    <w:rsid w:val="00683673"/>
    <w:rsid w:val="006856D1"/>
    <w:rsid w:val="0068581F"/>
    <w:rsid w:val="0068585D"/>
    <w:rsid w:val="006862FB"/>
    <w:rsid w:val="006864F8"/>
    <w:rsid w:val="006868CF"/>
    <w:rsid w:val="00686962"/>
    <w:rsid w:val="00686D4A"/>
    <w:rsid w:val="0068766D"/>
    <w:rsid w:val="00687DBE"/>
    <w:rsid w:val="00691024"/>
    <w:rsid w:val="006913BC"/>
    <w:rsid w:val="006914FC"/>
    <w:rsid w:val="00693D83"/>
    <w:rsid w:val="0069450C"/>
    <w:rsid w:val="00694EE0"/>
    <w:rsid w:val="006977E1"/>
    <w:rsid w:val="00697F25"/>
    <w:rsid w:val="006A101C"/>
    <w:rsid w:val="006A107E"/>
    <w:rsid w:val="006A1465"/>
    <w:rsid w:val="006A1735"/>
    <w:rsid w:val="006A1A17"/>
    <w:rsid w:val="006A2646"/>
    <w:rsid w:val="006A2D59"/>
    <w:rsid w:val="006A34D5"/>
    <w:rsid w:val="006A4810"/>
    <w:rsid w:val="006A595A"/>
    <w:rsid w:val="006A5A19"/>
    <w:rsid w:val="006A6D35"/>
    <w:rsid w:val="006A779D"/>
    <w:rsid w:val="006B0A62"/>
    <w:rsid w:val="006B1022"/>
    <w:rsid w:val="006B2507"/>
    <w:rsid w:val="006B2BB8"/>
    <w:rsid w:val="006B394D"/>
    <w:rsid w:val="006B45B5"/>
    <w:rsid w:val="006B4FA6"/>
    <w:rsid w:val="006B6120"/>
    <w:rsid w:val="006B6A00"/>
    <w:rsid w:val="006B6F3E"/>
    <w:rsid w:val="006B768A"/>
    <w:rsid w:val="006B77BF"/>
    <w:rsid w:val="006B78B3"/>
    <w:rsid w:val="006B7ECF"/>
    <w:rsid w:val="006C017D"/>
    <w:rsid w:val="006C0695"/>
    <w:rsid w:val="006C16C5"/>
    <w:rsid w:val="006C176D"/>
    <w:rsid w:val="006C1774"/>
    <w:rsid w:val="006C3C1E"/>
    <w:rsid w:val="006C4D82"/>
    <w:rsid w:val="006C5688"/>
    <w:rsid w:val="006C5DE3"/>
    <w:rsid w:val="006C5F8B"/>
    <w:rsid w:val="006C7C87"/>
    <w:rsid w:val="006C7C93"/>
    <w:rsid w:val="006C7CE5"/>
    <w:rsid w:val="006D019D"/>
    <w:rsid w:val="006D04C7"/>
    <w:rsid w:val="006D0910"/>
    <w:rsid w:val="006D0BB7"/>
    <w:rsid w:val="006D194C"/>
    <w:rsid w:val="006D2AEB"/>
    <w:rsid w:val="006D3077"/>
    <w:rsid w:val="006D37F6"/>
    <w:rsid w:val="006D6A40"/>
    <w:rsid w:val="006D6CE7"/>
    <w:rsid w:val="006E024C"/>
    <w:rsid w:val="006E0BAB"/>
    <w:rsid w:val="006E0E38"/>
    <w:rsid w:val="006E1B99"/>
    <w:rsid w:val="006E1CC1"/>
    <w:rsid w:val="006E1E44"/>
    <w:rsid w:val="006E2671"/>
    <w:rsid w:val="006E294B"/>
    <w:rsid w:val="006E350E"/>
    <w:rsid w:val="006E39D9"/>
    <w:rsid w:val="006E3D5B"/>
    <w:rsid w:val="006E3F14"/>
    <w:rsid w:val="006E4A38"/>
    <w:rsid w:val="006E4E44"/>
    <w:rsid w:val="006E52C1"/>
    <w:rsid w:val="006E54A3"/>
    <w:rsid w:val="006E601B"/>
    <w:rsid w:val="006E64DF"/>
    <w:rsid w:val="006E7626"/>
    <w:rsid w:val="006E7F67"/>
    <w:rsid w:val="006F0169"/>
    <w:rsid w:val="006F01B1"/>
    <w:rsid w:val="006F0866"/>
    <w:rsid w:val="006F1007"/>
    <w:rsid w:val="006F112F"/>
    <w:rsid w:val="006F2572"/>
    <w:rsid w:val="006F2CF1"/>
    <w:rsid w:val="006F3892"/>
    <w:rsid w:val="006F4099"/>
    <w:rsid w:val="006F424F"/>
    <w:rsid w:val="006F4933"/>
    <w:rsid w:val="006F7120"/>
    <w:rsid w:val="006F78CC"/>
    <w:rsid w:val="006F7B82"/>
    <w:rsid w:val="007007FA"/>
    <w:rsid w:val="00701773"/>
    <w:rsid w:val="007018A3"/>
    <w:rsid w:val="00701BE9"/>
    <w:rsid w:val="00701FAE"/>
    <w:rsid w:val="0070245F"/>
    <w:rsid w:val="00702BFF"/>
    <w:rsid w:val="00704DFC"/>
    <w:rsid w:val="00705DCC"/>
    <w:rsid w:val="0070611D"/>
    <w:rsid w:val="00706369"/>
    <w:rsid w:val="007064BF"/>
    <w:rsid w:val="00706D85"/>
    <w:rsid w:val="00707320"/>
    <w:rsid w:val="00707657"/>
    <w:rsid w:val="00707B20"/>
    <w:rsid w:val="00707F2A"/>
    <w:rsid w:val="0071019B"/>
    <w:rsid w:val="00710A7B"/>
    <w:rsid w:val="0071184E"/>
    <w:rsid w:val="007119CC"/>
    <w:rsid w:val="00711EF9"/>
    <w:rsid w:val="0071204A"/>
    <w:rsid w:val="0071221F"/>
    <w:rsid w:val="00712BFE"/>
    <w:rsid w:val="00713D5D"/>
    <w:rsid w:val="007147BF"/>
    <w:rsid w:val="0071580D"/>
    <w:rsid w:val="00715B3F"/>
    <w:rsid w:val="00715D05"/>
    <w:rsid w:val="007161EF"/>
    <w:rsid w:val="0072016F"/>
    <w:rsid w:val="00720405"/>
    <w:rsid w:val="00720F91"/>
    <w:rsid w:val="007212DF"/>
    <w:rsid w:val="007213F8"/>
    <w:rsid w:val="00721CDE"/>
    <w:rsid w:val="00722D27"/>
    <w:rsid w:val="00723502"/>
    <w:rsid w:val="007235BA"/>
    <w:rsid w:val="0072438D"/>
    <w:rsid w:val="0072508B"/>
    <w:rsid w:val="007250F0"/>
    <w:rsid w:val="007252D5"/>
    <w:rsid w:val="0072578E"/>
    <w:rsid w:val="00725F99"/>
    <w:rsid w:val="0072640B"/>
    <w:rsid w:val="00726540"/>
    <w:rsid w:val="00727AE2"/>
    <w:rsid w:val="00727BFA"/>
    <w:rsid w:val="007309B1"/>
    <w:rsid w:val="00730ED9"/>
    <w:rsid w:val="00731502"/>
    <w:rsid w:val="00731CB9"/>
    <w:rsid w:val="00732084"/>
    <w:rsid w:val="0073334A"/>
    <w:rsid w:val="007336B1"/>
    <w:rsid w:val="00734298"/>
    <w:rsid w:val="00734531"/>
    <w:rsid w:val="0073525F"/>
    <w:rsid w:val="0073598E"/>
    <w:rsid w:val="007368EE"/>
    <w:rsid w:val="007374F4"/>
    <w:rsid w:val="007403EA"/>
    <w:rsid w:val="00740548"/>
    <w:rsid w:val="007409CA"/>
    <w:rsid w:val="0074178B"/>
    <w:rsid w:val="00741961"/>
    <w:rsid w:val="00741A70"/>
    <w:rsid w:val="00742335"/>
    <w:rsid w:val="007439F2"/>
    <w:rsid w:val="00743EC7"/>
    <w:rsid w:val="00744790"/>
    <w:rsid w:val="00744824"/>
    <w:rsid w:val="00745700"/>
    <w:rsid w:val="00745BE8"/>
    <w:rsid w:val="00745BEE"/>
    <w:rsid w:val="00745E8D"/>
    <w:rsid w:val="007467BF"/>
    <w:rsid w:val="007471BA"/>
    <w:rsid w:val="00747B76"/>
    <w:rsid w:val="00750110"/>
    <w:rsid w:val="007507F1"/>
    <w:rsid w:val="00750E9E"/>
    <w:rsid w:val="00751406"/>
    <w:rsid w:val="0075153F"/>
    <w:rsid w:val="00751D68"/>
    <w:rsid w:val="00751D88"/>
    <w:rsid w:val="00752373"/>
    <w:rsid w:val="00753429"/>
    <w:rsid w:val="00753DAA"/>
    <w:rsid w:val="007545A2"/>
    <w:rsid w:val="0075511E"/>
    <w:rsid w:val="0075619C"/>
    <w:rsid w:val="00756593"/>
    <w:rsid w:val="00756FA6"/>
    <w:rsid w:val="0075766E"/>
    <w:rsid w:val="007577C2"/>
    <w:rsid w:val="0076026D"/>
    <w:rsid w:val="00760381"/>
    <w:rsid w:val="00763483"/>
    <w:rsid w:val="007637EF"/>
    <w:rsid w:val="007638A7"/>
    <w:rsid w:val="00765870"/>
    <w:rsid w:val="00765FF0"/>
    <w:rsid w:val="00766A03"/>
    <w:rsid w:val="0076726D"/>
    <w:rsid w:val="00767318"/>
    <w:rsid w:val="00771525"/>
    <w:rsid w:val="00771EC4"/>
    <w:rsid w:val="0077226D"/>
    <w:rsid w:val="00773076"/>
    <w:rsid w:val="007734A8"/>
    <w:rsid w:val="00773DC4"/>
    <w:rsid w:val="007742A7"/>
    <w:rsid w:val="0077799B"/>
    <w:rsid w:val="0077799C"/>
    <w:rsid w:val="00777EC3"/>
    <w:rsid w:val="007805E1"/>
    <w:rsid w:val="00781078"/>
    <w:rsid w:val="00782895"/>
    <w:rsid w:val="00782D3D"/>
    <w:rsid w:val="00782DD8"/>
    <w:rsid w:val="007836E4"/>
    <w:rsid w:val="00783DBC"/>
    <w:rsid w:val="00784EF0"/>
    <w:rsid w:val="007851EA"/>
    <w:rsid w:val="0078530E"/>
    <w:rsid w:val="007856F9"/>
    <w:rsid w:val="0078604B"/>
    <w:rsid w:val="00786FC1"/>
    <w:rsid w:val="007878BF"/>
    <w:rsid w:val="007905D4"/>
    <w:rsid w:val="007912F0"/>
    <w:rsid w:val="00792611"/>
    <w:rsid w:val="0079352E"/>
    <w:rsid w:val="0079438C"/>
    <w:rsid w:val="00794EA0"/>
    <w:rsid w:val="00795ECC"/>
    <w:rsid w:val="00796080"/>
    <w:rsid w:val="0079769F"/>
    <w:rsid w:val="007A0A32"/>
    <w:rsid w:val="007A0BC2"/>
    <w:rsid w:val="007A0BDF"/>
    <w:rsid w:val="007A153B"/>
    <w:rsid w:val="007A3286"/>
    <w:rsid w:val="007A3EEA"/>
    <w:rsid w:val="007A496E"/>
    <w:rsid w:val="007A4BED"/>
    <w:rsid w:val="007A524A"/>
    <w:rsid w:val="007A5657"/>
    <w:rsid w:val="007A63C6"/>
    <w:rsid w:val="007A6D72"/>
    <w:rsid w:val="007A77C2"/>
    <w:rsid w:val="007A7910"/>
    <w:rsid w:val="007A7CA5"/>
    <w:rsid w:val="007B1145"/>
    <w:rsid w:val="007B21BF"/>
    <w:rsid w:val="007B2710"/>
    <w:rsid w:val="007B2893"/>
    <w:rsid w:val="007B2A40"/>
    <w:rsid w:val="007B3E4C"/>
    <w:rsid w:val="007B44AE"/>
    <w:rsid w:val="007B482E"/>
    <w:rsid w:val="007B7267"/>
    <w:rsid w:val="007B7528"/>
    <w:rsid w:val="007B7995"/>
    <w:rsid w:val="007C065E"/>
    <w:rsid w:val="007C0BD7"/>
    <w:rsid w:val="007C0C30"/>
    <w:rsid w:val="007C1FAE"/>
    <w:rsid w:val="007C2349"/>
    <w:rsid w:val="007C2A35"/>
    <w:rsid w:val="007C306B"/>
    <w:rsid w:val="007C340E"/>
    <w:rsid w:val="007C3DEA"/>
    <w:rsid w:val="007C3F53"/>
    <w:rsid w:val="007C4282"/>
    <w:rsid w:val="007C49D8"/>
    <w:rsid w:val="007C4DEF"/>
    <w:rsid w:val="007C4E42"/>
    <w:rsid w:val="007C623A"/>
    <w:rsid w:val="007C74B6"/>
    <w:rsid w:val="007C77C3"/>
    <w:rsid w:val="007D02B2"/>
    <w:rsid w:val="007D02EF"/>
    <w:rsid w:val="007D0481"/>
    <w:rsid w:val="007D080D"/>
    <w:rsid w:val="007D0A95"/>
    <w:rsid w:val="007D0AB3"/>
    <w:rsid w:val="007D2102"/>
    <w:rsid w:val="007D32F1"/>
    <w:rsid w:val="007D39DD"/>
    <w:rsid w:val="007D450F"/>
    <w:rsid w:val="007D49F7"/>
    <w:rsid w:val="007D4AA0"/>
    <w:rsid w:val="007D4DC5"/>
    <w:rsid w:val="007D5076"/>
    <w:rsid w:val="007D58BE"/>
    <w:rsid w:val="007D664D"/>
    <w:rsid w:val="007D684F"/>
    <w:rsid w:val="007D6A4B"/>
    <w:rsid w:val="007D7B38"/>
    <w:rsid w:val="007E0A69"/>
    <w:rsid w:val="007E0A9A"/>
    <w:rsid w:val="007E1EB1"/>
    <w:rsid w:val="007E1FE6"/>
    <w:rsid w:val="007E2695"/>
    <w:rsid w:val="007E4332"/>
    <w:rsid w:val="007E4FAB"/>
    <w:rsid w:val="007E519C"/>
    <w:rsid w:val="007E607B"/>
    <w:rsid w:val="007E6998"/>
    <w:rsid w:val="007E6DA8"/>
    <w:rsid w:val="007E73D1"/>
    <w:rsid w:val="007F063F"/>
    <w:rsid w:val="007F0AFC"/>
    <w:rsid w:val="007F0E7A"/>
    <w:rsid w:val="007F0EC6"/>
    <w:rsid w:val="007F13D9"/>
    <w:rsid w:val="007F17FC"/>
    <w:rsid w:val="007F1B60"/>
    <w:rsid w:val="007F2533"/>
    <w:rsid w:val="007F2820"/>
    <w:rsid w:val="007F2E19"/>
    <w:rsid w:val="007F3766"/>
    <w:rsid w:val="007F39BB"/>
    <w:rsid w:val="007F39E3"/>
    <w:rsid w:val="007F3B7B"/>
    <w:rsid w:val="007F4A63"/>
    <w:rsid w:val="007F5767"/>
    <w:rsid w:val="007F5994"/>
    <w:rsid w:val="007F63DB"/>
    <w:rsid w:val="007F70C0"/>
    <w:rsid w:val="007F7352"/>
    <w:rsid w:val="007F74A5"/>
    <w:rsid w:val="00800A14"/>
    <w:rsid w:val="00801091"/>
    <w:rsid w:val="00801BB2"/>
    <w:rsid w:val="00801F18"/>
    <w:rsid w:val="008031CF"/>
    <w:rsid w:val="00803D6E"/>
    <w:rsid w:val="00804225"/>
    <w:rsid w:val="00804578"/>
    <w:rsid w:val="0080489E"/>
    <w:rsid w:val="00804BBA"/>
    <w:rsid w:val="0080522A"/>
    <w:rsid w:val="0080588A"/>
    <w:rsid w:val="00806528"/>
    <w:rsid w:val="0080657B"/>
    <w:rsid w:val="00806D15"/>
    <w:rsid w:val="00810C6E"/>
    <w:rsid w:val="008111CB"/>
    <w:rsid w:val="0081225F"/>
    <w:rsid w:val="0081238A"/>
    <w:rsid w:val="00813579"/>
    <w:rsid w:val="00813B98"/>
    <w:rsid w:val="00813DD4"/>
    <w:rsid w:val="00814FFC"/>
    <w:rsid w:val="008157C7"/>
    <w:rsid w:val="008157DE"/>
    <w:rsid w:val="008157F8"/>
    <w:rsid w:val="00815F03"/>
    <w:rsid w:val="0081693D"/>
    <w:rsid w:val="008169A9"/>
    <w:rsid w:val="00820287"/>
    <w:rsid w:val="008204BE"/>
    <w:rsid w:val="008214C5"/>
    <w:rsid w:val="00821768"/>
    <w:rsid w:val="00821F12"/>
    <w:rsid w:val="0082230B"/>
    <w:rsid w:val="008227F9"/>
    <w:rsid w:val="00823AC8"/>
    <w:rsid w:val="00824CC7"/>
    <w:rsid w:val="00827282"/>
    <w:rsid w:val="00827912"/>
    <w:rsid w:val="00830BB2"/>
    <w:rsid w:val="00831298"/>
    <w:rsid w:val="00832C36"/>
    <w:rsid w:val="00833134"/>
    <w:rsid w:val="0083332B"/>
    <w:rsid w:val="0083449F"/>
    <w:rsid w:val="00835135"/>
    <w:rsid w:val="00835400"/>
    <w:rsid w:val="00835B02"/>
    <w:rsid w:val="00835E99"/>
    <w:rsid w:val="008363AE"/>
    <w:rsid w:val="00836426"/>
    <w:rsid w:val="00836842"/>
    <w:rsid w:val="0083775E"/>
    <w:rsid w:val="008378EF"/>
    <w:rsid w:val="00837DD8"/>
    <w:rsid w:val="0084214D"/>
    <w:rsid w:val="008425CA"/>
    <w:rsid w:val="0084275E"/>
    <w:rsid w:val="00842E56"/>
    <w:rsid w:val="0084329A"/>
    <w:rsid w:val="008432C3"/>
    <w:rsid w:val="00844954"/>
    <w:rsid w:val="008450B8"/>
    <w:rsid w:val="00845346"/>
    <w:rsid w:val="0084540E"/>
    <w:rsid w:val="0084578A"/>
    <w:rsid w:val="00847731"/>
    <w:rsid w:val="0085034E"/>
    <w:rsid w:val="008509CF"/>
    <w:rsid w:val="00850E50"/>
    <w:rsid w:val="00850ECC"/>
    <w:rsid w:val="0085146F"/>
    <w:rsid w:val="00852016"/>
    <w:rsid w:val="008523D7"/>
    <w:rsid w:val="00853631"/>
    <w:rsid w:val="0085382C"/>
    <w:rsid w:val="00853F82"/>
    <w:rsid w:val="008546F9"/>
    <w:rsid w:val="00855A38"/>
    <w:rsid w:val="00855B59"/>
    <w:rsid w:val="008563A2"/>
    <w:rsid w:val="00857C12"/>
    <w:rsid w:val="00861B62"/>
    <w:rsid w:val="00861B9D"/>
    <w:rsid w:val="0086204A"/>
    <w:rsid w:val="0086208A"/>
    <w:rsid w:val="00862BE8"/>
    <w:rsid w:val="00862C38"/>
    <w:rsid w:val="008632DA"/>
    <w:rsid w:val="00864645"/>
    <w:rsid w:val="00865194"/>
    <w:rsid w:val="00865E8A"/>
    <w:rsid w:val="00866236"/>
    <w:rsid w:val="00866267"/>
    <w:rsid w:val="00866A38"/>
    <w:rsid w:val="00867190"/>
    <w:rsid w:val="008703A8"/>
    <w:rsid w:val="008705B9"/>
    <w:rsid w:val="00871544"/>
    <w:rsid w:val="00872A05"/>
    <w:rsid w:val="00872F79"/>
    <w:rsid w:val="008736FD"/>
    <w:rsid w:val="00873F9A"/>
    <w:rsid w:val="008741D0"/>
    <w:rsid w:val="0087483E"/>
    <w:rsid w:val="008749A9"/>
    <w:rsid w:val="00874B17"/>
    <w:rsid w:val="0087540E"/>
    <w:rsid w:val="0087568A"/>
    <w:rsid w:val="008758EC"/>
    <w:rsid w:val="00875F2A"/>
    <w:rsid w:val="00876288"/>
    <w:rsid w:val="0087739D"/>
    <w:rsid w:val="008773DB"/>
    <w:rsid w:val="0087750D"/>
    <w:rsid w:val="00877BC7"/>
    <w:rsid w:val="00880AB1"/>
    <w:rsid w:val="008818FC"/>
    <w:rsid w:val="00881BF6"/>
    <w:rsid w:val="00882DEE"/>
    <w:rsid w:val="0088303D"/>
    <w:rsid w:val="008833F8"/>
    <w:rsid w:val="008841D7"/>
    <w:rsid w:val="0088467F"/>
    <w:rsid w:val="00884972"/>
    <w:rsid w:val="00885907"/>
    <w:rsid w:val="00885BAA"/>
    <w:rsid w:val="00886022"/>
    <w:rsid w:val="00887C3C"/>
    <w:rsid w:val="00890317"/>
    <w:rsid w:val="0089087E"/>
    <w:rsid w:val="0089293D"/>
    <w:rsid w:val="008932AD"/>
    <w:rsid w:val="00893344"/>
    <w:rsid w:val="008934C8"/>
    <w:rsid w:val="00893953"/>
    <w:rsid w:val="00893DE7"/>
    <w:rsid w:val="0089409D"/>
    <w:rsid w:val="008968FA"/>
    <w:rsid w:val="0089691D"/>
    <w:rsid w:val="008A0952"/>
    <w:rsid w:val="008A0CEF"/>
    <w:rsid w:val="008A2E34"/>
    <w:rsid w:val="008A38E8"/>
    <w:rsid w:val="008A3A1A"/>
    <w:rsid w:val="008A4FC9"/>
    <w:rsid w:val="008A7F4D"/>
    <w:rsid w:val="008B10D7"/>
    <w:rsid w:val="008B184A"/>
    <w:rsid w:val="008B27ED"/>
    <w:rsid w:val="008B2DD9"/>
    <w:rsid w:val="008B34EA"/>
    <w:rsid w:val="008B3806"/>
    <w:rsid w:val="008B3FE5"/>
    <w:rsid w:val="008B4388"/>
    <w:rsid w:val="008B51B1"/>
    <w:rsid w:val="008B5B09"/>
    <w:rsid w:val="008B5E15"/>
    <w:rsid w:val="008B6BA3"/>
    <w:rsid w:val="008B6C5B"/>
    <w:rsid w:val="008B6D68"/>
    <w:rsid w:val="008C0CB5"/>
    <w:rsid w:val="008C155D"/>
    <w:rsid w:val="008C1813"/>
    <w:rsid w:val="008C18C5"/>
    <w:rsid w:val="008C1E88"/>
    <w:rsid w:val="008C228F"/>
    <w:rsid w:val="008C32AE"/>
    <w:rsid w:val="008C3CA2"/>
    <w:rsid w:val="008C4387"/>
    <w:rsid w:val="008C4907"/>
    <w:rsid w:val="008C5602"/>
    <w:rsid w:val="008C5692"/>
    <w:rsid w:val="008C5BFC"/>
    <w:rsid w:val="008C5DEF"/>
    <w:rsid w:val="008C6316"/>
    <w:rsid w:val="008C658C"/>
    <w:rsid w:val="008D00C0"/>
    <w:rsid w:val="008D0986"/>
    <w:rsid w:val="008D0CE2"/>
    <w:rsid w:val="008D272A"/>
    <w:rsid w:val="008D2D21"/>
    <w:rsid w:val="008D2D75"/>
    <w:rsid w:val="008D3572"/>
    <w:rsid w:val="008D3C6E"/>
    <w:rsid w:val="008D3F37"/>
    <w:rsid w:val="008D5002"/>
    <w:rsid w:val="008D54BD"/>
    <w:rsid w:val="008D592B"/>
    <w:rsid w:val="008D6439"/>
    <w:rsid w:val="008D67FE"/>
    <w:rsid w:val="008D7903"/>
    <w:rsid w:val="008D7EBB"/>
    <w:rsid w:val="008E1232"/>
    <w:rsid w:val="008E19E1"/>
    <w:rsid w:val="008E1D10"/>
    <w:rsid w:val="008E204D"/>
    <w:rsid w:val="008E2B89"/>
    <w:rsid w:val="008E30E7"/>
    <w:rsid w:val="008E3B3C"/>
    <w:rsid w:val="008E464A"/>
    <w:rsid w:val="008E5C4C"/>
    <w:rsid w:val="008E6FD0"/>
    <w:rsid w:val="008E7757"/>
    <w:rsid w:val="008E7D6E"/>
    <w:rsid w:val="008F07C0"/>
    <w:rsid w:val="008F20A4"/>
    <w:rsid w:val="008F2558"/>
    <w:rsid w:val="008F2C86"/>
    <w:rsid w:val="008F375D"/>
    <w:rsid w:val="008F3EB0"/>
    <w:rsid w:val="008F41AA"/>
    <w:rsid w:val="008F432A"/>
    <w:rsid w:val="008F4342"/>
    <w:rsid w:val="008F49C7"/>
    <w:rsid w:val="008F51C4"/>
    <w:rsid w:val="008F6A6A"/>
    <w:rsid w:val="008F7D96"/>
    <w:rsid w:val="0090074A"/>
    <w:rsid w:val="009008ED"/>
    <w:rsid w:val="00901811"/>
    <w:rsid w:val="00901B25"/>
    <w:rsid w:val="00901D72"/>
    <w:rsid w:val="00901E94"/>
    <w:rsid w:val="00902432"/>
    <w:rsid w:val="00902A78"/>
    <w:rsid w:val="00902FE5"/>
    <w:rsid w:val="00903157"/>
    <w:rsid w:val="00903F13"/>
    <w:rsid w:val="009044A6"/>
    <w:rsid w:val="00904F25"/>
    <w:rsid w:val="00905F58"/>
    <w:rsid w:val="00906C87"/>
    <w:rsid w:val="00906FDF"/>
    <w:rsid w:val="009071E6"/>
    <w:rsid w:val="009075DD"/>
    <w:rsid w:val="00907ACE"/>
    <w:rsid w:val="00910E26"/>
    <w:rsid w:val="0091120C"/>
    <w:rsid w:val="009118B7"/>
    <w:rsid w:val="009122EE"/>
    <w:rsid w:val="00912323"/>
    <w:rsid w:val="009131EE"/>
    <w:rsid w:val="00913D44"/>
    <w:rsid w:val="00916373"/>
    <w:rsid w:val="0091677E"/>
    <w:rsid w:val="009175A9"/>
    <w:rsid w:val="009179E1"/>
    <w:rsid w:val="00917A0F"/>
    <w:rsid w:val="0092008D"/>
    <w:rsid w:val="0092056C"/>
    <w:rsid w:val="009208A4"/>
    <w:rsid w:val="0092097D"/>
    <w:rsid w:val="009215A1"/>
    <w:rsid w:val="00922221"/>
    <w:rsid w:val="009224BE"/>
    <w:rsid w:val="009224EE"/>
    <w:rsid w:val="00922C6E"/>
    <w:rsid w:val="009234A6"/>
    <w:rsid w:val="00924AA8"/>
    <w:rsid w:val="009251F3"/>
    <w:rsid w:val="0092521D"/>
    <w:rsid w:val="00925237"/>
    <w:rsid w:val="0092589C"/>
    <w:rsid w:val="00926060"/>
    <w:rsid w:val="0092613F"/>
    <w:rsid w:val="00926CEA"/>
    <w:rsid w:val="00926DCA"/>
    <w:rsid w:val="00926E07"/>
    <w:rsid w:val="0092745A"/>
    <w:rsid w:val="009274F9"/>
    <w:rsid w:val="00927B77"/>
    <w:rsid w:val="009304AA"/>
    <w:rsid w:val="00930FE7"/>
    <w:rsid w:val="00932258"/>
    <w:rsid w:val="009324AB"/>
    <w:rsid w:val="00932FCE"/>
    <w:rsid w:val="00933170"/>
    <w:rsid w:val="00933BEC"/>
    <w:rsid w:val="009353E5"/>
    <w:rsid w:val="00935773"/>
    <w:rsid w:val="00935825"/>
    <w:rsid w:val="009364EE"/>
    <w:rsid w:val="009367EE"/>
    <w:rsid w:val="00936960"/>
    <w:rsid w:val="00937108"/>
    <w:rsid w:val="00937354"/>
    <w:rsid w:val="0094113E"/>
    <w:rsid w:val="009412A0"/>
    <w:rsid w:val="009418DE"/>
    <w:rsid w:val="0094275C"/>
    <w:rsid w:val="00942DE3"/>
    <w:rsid w:val="00943242"/>
    <w:rsid w:val="00943F4C"/>
    <w:rsid w:val="0094408A"/>
    <w:rsid w:val="00944E43"/>
    <w:rsid w:val="009461A2"/>
    <w:rsid w:val="0094627E"/>
    <w:rsid w:val="009468B4"/>
    <w:rsid w:val="009512DA"/>
    <w:rsid w:val="009512E0"/>
    <w:rsid w:val="00951576"/>
    <w:rsid w:val="00951779"/>
    <w:rsid w:val="009519C2"/>
    <w:rsid w:val="009541A2"/>
    <w:rsid w:val="0095478B"/>
    <w:rsid w:val="00954EA6"/>
    <w:rsid w:val="009559BF"/>
    <w:rsid w:val="0095609C"/>
    <w:rsid w:val="0095616E"/>
    <w:rsid w:val="0095677F"/>
    <w:rsid w:val="00956EF6"/>
    <w:rsid w:val="00957263"/>
    <w:rsid w:val="00957783"/>
    <w:rsid w:val="0095791C"/>
    <w:rsid w:val="00957FF9"/>
    <w:rsid w:val="0096065E"/>
    <w:rsid w:val="00960D5B"/>
    <w:rsid w:val="0096223B"/>
    <w:rsid w:val="0096230D"/>
    <w:rsid w:val="00964280"/>
    <w:rsid w:val="00965725"/>
    <w:rsid w:val="00965813"/>
    <w:rsid w:val="00966018"/>
    <w:rsid w:val="00966DDF"/>
    <w:rsid w:val="00967333"/>
    <w:rsid w:val="009677E0"/>
    <w:rsid w:val="00970057"/>
    <w:rsid w:val="009705F8"/>
    <w:rsid w:val="009706E8"/>
    <w:rsid w:val="00970717"/>
    <w:rsid w:val="00970BE8"/>
    <w:rsid w:val="00971A8A"/>
    <w:rsid w:val="009725C9"/>
    <w:rsid w:val="0097273D"/>
    <w:rsid w:val="00972B9E"/>
    <w:rsid w:val="00972BBE"/>
    <w:rsid w:val="0097324A"/>
    <w:rsid w:val="00974C09"/>
    <w:rsid w:val="00974FEE"/>
    <w:rsid w:val="00975ABE"/>
    <w:rsid w:val="00975B35"/>
    <w:rsid w:val="00975E62"/>
    <w:rsid w:val="00976B86"/>
    <w:rsid w:val="00977C2D"/>
    <w:rsid w:val="0098000F"/>
    <w:rsid w:val="00980986"/>
    <w:rsid w:val="009812CB"/>
    <w:rsid w:val="0098205A"/>
    <w:rsid w:val="009820E3"/>
    <w:rsid w:val="00982DCD"/>
    <w:rsid w:val="00983386"/>
    <w:rsid w:val="00983630"/>
    <w:rsid w:val="009837F7"/>
    <w:rsid w:val="00983CCA"/>
    <w:rsid w:val="0098438E"/>
    <w:rsid w:val="009853E5"/>
    <w:rsid w:val="00985A2E"/>
    <w:rsid w:val="00985F6D"/>
    <w:rsid w:val="00986048"/>
    <w:rsid w:val="009860AD"/>
    <w:rsid w:val="00986BCC"/>
    <w:rsid w:val="00986CC2"/>
    <w:rsid w:val="00986F2D"/>
    <w:rsid w:val="00990959"/>
    <w:rsid w:val="00990AE1"/>
    <w:rsid w:val="00991796"/>
    <w:rsid w:val="0099217F"/>
    <w:rsid w:val="009933BE"/>
    <w:rsid w:val="009938B4"/>
    <w:rsid w:val="009944D0"/>
    <w:rsid w:val="00995091"/>
    <w:rsid w:val="009953B0"/>
    <w:rsid w:val="00995D32"/>
    <w:rsid w:val="00996A03"/>
    <w:rsid w:val="00996EBF"/>
    <w:rsid w:val="00997294"/>
    <w:rsid w:val="009976C6"/>
    <w:rsid w:val="009A168E"/>
    <w:rsid w:val="009A197E"/>
    <w:rsid w:val="009A2F5C"/>
    <w:rsid w:val="009A3043"/>
    <w:rsid w:val="009A384C"/>
    <w:rsid w:val="009A3ABE"/>
    <w:rsid w:val="009A4DE0"/>
    <w:rsid w:val="009A4E9A"/>
    <w:rsid w:val="009A553C"/>
    <w:rsid w:val="009A5A4C"/>
    <w:rsid w:val="009A5DF4"/>
    <w:rsid w:val="009A6004"/>
    <w:rsid w:val="009A716D"/>
    <w:rsid w:val="009A7514"/>
    <w:rsid w:val="009A7736"/>
    <w:rsid w:val="009B079D"/>
    <w:rsid w:val="009B0B6E"/>
    <w:rsid w:val="009B2C70"/>
    <w:rsid w:val="009B3379"/>
    <w:rsid w:val="009B3C3C"/>
    <w:rsid w:val="009B3F97"/>
    <w:rsid w:val="009B4634"/>
    <w:rsid w:val="009B50F9"/>
    <w:rsid w:val="009B71D2"/>
    <w:rsid w:val="009B789F"/>
    <w:rsid w:val="009B7909"/>
    <w:rsid w:val="009C0544"/>
    <w:rsid w:val="009C0553"/>
    <w:rsid w:val="009C0E07"/>
    <w:rsid w:val="009C131E"/>
    <w:rsid w:val="009C1389"/>
    <w:rsid w:val="009C1811"/>
    <w:rsid w:val="009C2174"/>
    <w:rsid w:val="009C2227"/>
    <w:rsid w:val="009C2F36"/>
    <w:rsid w:val="009C3B09"/>
    <w:rsid w:val="009C3EF4"/>
    <w:rsid w:val="009C6227"/>
    <w:rsid w:val="009C6BCD"/>
    <w:rsid w:val="009C6D26"/>
    <w:rsid w:val="009C6EB4"/>
    <w:rsid w:val="009D1A53"/>
    <w:rsid w:val="009D2AA0"/>
    <w:rsid w:val="009D2CD2"/>
    <w:rsid w:val="009D32B5"/>
    <w:rsid w:val="009D3EA4"/>
    <w:rsid w:val="009D4299"/>
    <w:rsid w:val="009D4864"/>
    <w:rsid w:val="009D495B"/>
    <w:rsid w:val="009D5DF1"/>
    <w:rsid w:val="009D6045"/>
    <w:rsid w:val="009D6AE0"/>
    <w:rsid w:val="009D6EAF"/>
    <w:rsid w:val="009D7CDF"/>
    <w:rsid w:val="009E03F0"/>
    <w:rsid w:val="009E08D7"/>
    <w:rsid w:val="009E09F7"/>
    <w:rsid w:val="009E1506"/>
    <w:rsid w:val="009E30D7"/>
    <w:rsid w:val="009E35F3"/>
    <w:rsid w:val="009E3FE3"/>
    <w:rsid w:val="009E4B41"/>
    <w:rsid w:val="009E5C81"/>
    <w:rsid w:val="009E71CD"/>
    <w:rsid w:val="009F12FD"/>
    <w:rsid w:val="009F2933"/>
    <w:rsid w:val="009F3975"/>
    <w:rsid w:val="009F3DC0"/>
    <w:rsid w:val="009F43BC"/>
    <w:rsid w:val="009F4B0B"/>
    <w:rsid w:val="009F58F6"/>
    <w:rsid w:val="009F5C82"/>
    <w:rsid w:val="009F7079"/>
    <w:rsid w:val="00A008F2"/>
    <w:rsid w:val="00A00930"/>
    <w:rsid w:val="00A0111D"/>
    <w:rsid w:val="00A0193C"/>
    <w:rsid w:val="00A0237F"/>
    <w:rsid w:val="00A0330E"/>
    <w:rsid w:val="00A0357A"/>
    <w:rsid w:val="00A0397E"/>
    <w:rsid w:val="00A03CA8"/>
    <w:rsid w:val="00A04E9E"/>
    <w:rsid w:val="00A04ED7"/>
    <w:rsid w:val="00A0692D"/>
    <w:rsid w:val="00A07A54"/>
    <w:rsid w:val="00A10100"/>
    <w:rsid w:val="00A10E43"/>
    <w:rsid w:val="00A1111D"/>
    <w:rsid w:val="00A11B78"/>
    <w:rsid w:val="00A11EA3"/>
    <w:rsid w:val="00A121CA"/>
    <w:rsid w:val="00A12350"/>
    <w:rsid w:val="00A13143"/>
    <w:rsid w:val="00A13FD3"/>
    <w:rsid w:val="00A14670"/>
    <w:rsid w:val="00A149CC"/>
    <w:rsid w:val="00A14AB8"/>
    <w:rsid w:val="00A14FEF"/>
    <w:rsid w:val="00A151BF"/>
    <w:rsid w:val="00A1567B"/>
    <w:rsid w:val="00A157E8"/>
    <w:rsid w:val="00A15C83"/>
    <w:rsid w:val="00A16178"/>
    <w:rsid w:val="00A161F3"/>
    <w:rsid w:val="00A16F73"/>
    <w:rsid w:val="00A17156"/>
    <w:rsid w:val="00A179E0"/>
    <w:rsid w:val="00A216FF"/>
    <w:rsid w:val="00A21C1C"/>
    <w:rsid w:val="00A21EF2"/>
    <w:rsid w:val="00A221C4"/>
    <w:rsid w:val="00A227DB"/>
    <w:rsid w:val="00A22A71"/>
    <w:rsid w:val="00A22FD7"/>
    <w:rsid w:val="00A23354"/>
    <w:rsid w:val="00A235A7"/>
    <w:rsid w:val="00A23C19"/>
    <w:rsid w:val="00A23D25"/>
    <w:rsid w:val="00A25D1C"/>
    <w:rsid w:val="00A25E53"/>
    <w:rsid w:val="00A2619A"/>
    <w:rsid w:val="00A2650F"/>
    <w:rsid w:val="00A27232"/>
    <w:rsid w:val="00A27613"/>
    <w:rsid w:val="00A276E2"/>
    <w:rsid w:val="00A303B1"/>
    <w:rsid w:val="00A307E8"/>
    <w:rsid w:val="00A30BFE"/>
    <w:rsid w:val="00A30C82"/>
    <w:rsid w:val="00A31985"/>
    <w:rsid w:val="00A3250B"/>
    <w:rsid w:val="00A32D8F"/>
    <w:rsid w:val="00A332A6"/>
    <w:rsid w:val="00A336DE"/>
    <w:rsid w:val="00A34818"/>
    <w:rsid w:val="00A34A92"/>
    <w:rsid w:val="00A34DEA"/>
    <w:rsid w:val="00A34F05"/>
    <w:rsid w:val="00A35357"/>
    <w:rsid w:val="00A35D6A"/>
    <w:rsid w:val="00A36BF7"/>
    <w:rsid w:val="00A37596"/>
    <w:rsid w:val="00A3788E"/>
    <w:rsid w:val="00A400BF"/>
    <w:rsid w:val="00A42129"/>
    <w:rsid w:val="00A425AA"/>
    <w:rsid w:val="00A42B12"/>
    <w:rsid w:val="00A44AFB"/>
    <w:rsid w:val="00A44D4F"/>
    <w:rsid w:val="00A45599"/>
    <w:rsid w:val="00A46289"/>
    <w:rsid w:val="00A462B8"/>
    <w:rsid w:val="00A46395"/>
    <w:rsid w:val="00A5030B"/>
    <w:rsid w:val="00A50812"/>
    <w:rsid w:val="00A508B7"/>
    <w:rsid w:val="00A516C3"/>
    <w:rsid w:val="00A52E77"/>
    <w:rsid w:val="00A5374D"/>
    <w:rsid w:val="00A5475B"/>
    <w:rsid w:val="00A547FC"/>
    <w:rsid w:val="00A555E1"/>
    <w:rsid w:val="00A57069"/>
    <w:rsid w:val="00A57FA5"/>
    <w:rsid w:val="00A605DE"/>
    <w:rsid w:val="00A60BFA"/>
    <w:rsid w:val="00A61087"/>
    <w:rsid w:val="00A6210F"/>
    <w:rsid w:val="00A6258A"/>
    <w:rsid w:val="00A6291B"/>
    <w:rsid w:val="00A629D1"/>
    <w:rsid w:val="00A62BB4"/>
    <w:rsid w:val="00A638D3"/>
    <w:rsid w:val="00A6390F"/>
    <w:rsid w:val="00A6391B"/>
    <w:rsid w:val="00A63DC4"/>
    <w:rsid w:val="00A64C4C"/>
    <w:rsid w:val="00A674EB"/>
    <w:rsid w:val="00A70C32"/>
    <w:rsid w:val="00A71597"/>
    <w:rsid w:val="00A72771"/>
    <w:rsid w:val="00A731BF"/>
    <w:rsid w:val="00A76ED5"/>
    <w:rsid w:val="00A771BA"/>
    <w:rsid w:val="00A80419"/>
    <w:rsid w:val="00A805E1"/>
    <w:rsid w:val="00A80DA9"/>
    <w:rsid w:val="00A81078"/>
    <w:rsid w:val="00A81373"/>
    <w:rsid w:val="00A81C5E"/>
    <w:rsid w:val="00A81FF6"/>
    <w:rsid w:val="00A82B56"/>
    <w:rsid w:val="00A82BEB"/>
    <w:rsid w:val="00A83166"/>
    <w:rsid w:val="00A8337C"/>
    <w:rsid w:val="00A8342A"/>
    <w:rsid w:val="00A8410A"/>
    <w:rsid w:val="00A845A9"/>
    <w:rsid w:val="00A846BC"/>
    <w:rsid w:val="00A84B7C"/>
    <w:rsid w:val="00A84CA3"/>
    <w:rsid w:val="00A84E73"/>
    <w:rsid w:val="00A8595B"/>
    <w:rsid w:val="00A85AB0"/>
    <w:rsid w:val="00A863C8"/>
    <w:rsid w:val="00A87079"/>
    <w:rsid w:val="00A87570"/>
    <w:rsid w:val="00A87760"/>
    <w:rsid w:val="00A87DFC"/>
    <w:rsid w:val="00A9009B"/>
    <w:rsid w:val="00A90238"/>
    <w:rsid w:val="00A902BF"/>
    <w:rsid w:val="00A90D16"/>
    <w:rsid w:val="00A912D9"/>
    <w:rsid w:val="00A91D9B"/>
    <w:rsid w:val="00A92195"/>
    <w:rsid w:val="00A948A0"/>
    <w:rsid w:val="00A95E3B"/>
    <w:rsid w:val="00A96EF2"/>
    <w:rsid w:val="00AA0FD5"/>
    <w:rsid w:val="00AA1715"/>
    <w:rsid w:val="00AA191C"/>
    <w:rsid w:val="00AA1A6A"/>
    <w:rsid w:val="00AA1B24"/>
    <w:rsid w:val="00AA1C0F"/>
    <w:rsid w:val="00AA1EC2"/>
    <w:rsid w:val="00AA2125"/>
    <w:rsid w:val="00AA2740"/>
    <w:rsid w:val="00AA2BC1"/>
    <w:rsid w:val="00AA35C8"/>
    <w:rsid w:val="00AA3EA3"/>
    <w:rsid w:val="00AA4010"/>
    <w:rsid w:val="00AA4C05"/>
    <w:rsid w:val="00AA4EDB"/>
    <w:rsid w:val="00AA5E9D"/>
    <w:rsid w:val="00AA61AC"/>
    <w:rsid w:val="00AA6769"/>
    <w:rsid w:val="00AA6BF4"/>
    <w:rsid w:val="00AA6D02"/>
    <w:rsid w:val="00AA7C39"/>
    <w:rsid w:val="00AB0B1E"/>
    <w:rsid w:val="00AB0F2D"/>
    <w:rsid w:val="00AB257B"/>
    <w:rsid w:val="00AB35D7"/>
    <w:rsid w:val="00AB5480"/>
    <w:rsid w:val="00AB56EA"/>
    <w:rsid w:val="00AB5D5B"/>
    <w:rsid w:val="00AB60CE"/>
    <w:rsid w:val="00AB639A"/>
    <w:rsid w:val="00AB655A"/>
    <w:rsid w:val="00AB6F19"/>
    <w:rsid w:val="00AC006A"/>
    <w:rsid w:val="00AC0A2E"/>
    <w:rsid w:val="00AC1529"/>
    <w:rsid w:val="00AC2033"/>
    <w:rsid w:val="00AC217A"/>
    <w:rsid w:val="00AC22CF"/>
    <w:rsid w:val="00AC29D4"/>
    <w:rsid w:val="00AC34AE"/>
    <w:rsid w:val="00AC3719"/>
    <w:rsid w:val="00AC384B"/>
    <w:rsid w:val="00AC4C3C"/>
    <w:rsid w:val="00AC4FFC"/>
    <w:rsid w:val="00AC5F5F"/>
    <w:rsid w:val="00AC6235"/>
    <w:rsid w:val="00AC63B7"/>
    <w:rsid w:val="00AC651D"/>
    <w:rsid w:val="00AC794D"/>
    <w:rsid w:val="00AD05D3"/>
    <w:rsid w:val="00AD17A5"/>
    <w:rsid w:val="00AD1AE2"/>
    <w:rsid w:val="00AD1C7F"/>
    <w:rsid w:val="00AD1CA2"/>
    <w:rsid w:val="00AD1E0A"/>
    <w:rsid w:val="00AD1E64"/>
    <w:rsid w:val="00AD3428"/>
    <w:rsid w:val="00AD38CA"/>
    <w:rsid w:val="00AD3A25"/>
    <w:rsid w:val="00AD3C07"/>
    <w:rsid w:val="00AD41AC"/>
    <w:rsid w:val="00AD455C"/>
    <w:rsid w:val="00AD483E"/>
    <w:rsid w:val="00AD4BBA"/>
    <w:rsid w:val="00AD4E2D"/>
    <w:rsid w:val="00AD748A"/>
    <w:rsid w:val="00AD76B7"/>
    <w:rsid w:val="00AD7A18"/>
    <w:rsid w:val="00AD7CE9"/>
    <w:rsid w:val="00AD7E25"/>
    <w:rsid w:val="00AD7EFF"/>
    <w:rsid w:val="00AD7FA4"/>
    <w:rsid w:val="00AE09AF"/>
    <w:rsid w:val="00AE1DDA"/>
    <w:rsid w:val="00AE40F0"/>
    <w:rsid w:val="00AE4278"/>
    <w:rsid w:val="00AE520F"/>
    <w:rsid w:val="00AE5B28"/>
    <w:rsid w:val="00AE5FCF"/>
    <w:rsid w:val="00AE6088"/>
    <w:rsid w:val="00AE71F0"/>
    <w:rsid w:val="00AE7B51"/>
    <w:rsid w:val="00AF08F0"/>
    <w:rsid w:val="00AF101B"/>
    <w:rsid w:val="00AF2939"/>
    <w:rsid w:val="00AF2DC6"/>
    <w:rsid w:val="00AF4A86"/>
    <w:rsid w:val="00AF532B"/>
    <w:rsid w:val="00AF553F"/>
    <w:rsid w:val="00AF600C"/>
    <w:rsid w:val="00AF61CF"/>
    <w:rsid w:val="00AF65F7"/>
    <w:rsid w:val="00AF672C"/>
    <w:rsid w:val="00AF7251"/>
    <w:rsid w:val="00AF73E8"/>
    <w:rsid w:val="00AF7D28"/>
    <w:rsid w:val="00AF7EBF"/>
    <w:rsid w:val="00B00B2A"/>
    <w:rsid w:val="00B010C1"/>
    <w:rsid w:val="00B0128F"/>
    <w:rsid w:val="00B0330B"/>
    <w:rsid w:val="00B03647"/>
    <w:rsid w:val="00B03F30"/>
    <w:rsid w:val="00B04029"/>
    <w:rsid w:val="00B040A7"/>
    <w:rsid w:val="00B046EE"/>
    <w:rsid w:val="00B047C2"/>
    <w:rsid w:val="00B04A7B"/>
    <w:rsid w:val="00B051AD"/>
    <w:rsid w:val="00B10198"/>
    <w:rsid w:val="00B1074D"/>
    <w:rsid w:val="00B10C89"/>
    <w:rsid w:val="00B119A6"/>
    <w:rsid w:val="00B121E8"/>
    <w:rsid w:val="00B12BE8"/>
    <w:rsid w:val="00B12CE1"/>
    <w:rsid w:val="00B130A4"/>
    <w:rsid w:val="00B13183"/>
    <w:rsid w:val="00B13566"/>
    <w:rsid w:val="00B1356A"/>
    <w:rsid w:val="00B13DEC"/>
    <w:rsid w:val="00B14809"/>
    <w:rsid w:val="00B15026"/>
    <w:rsid w:val="00B15771"/>
    <w:rsid w:val="00B15827"/>
    <w:rsid w:val="00B15E59"/>
    <w:rsid w:val="00B16EA9"/>
    <w:rsid w:val="00B176F6"/>
    <w:rsid w:val="00B17ADF"/>
    <w:rsid w:val="00B20060"/>
    <w:rsid w:val="00B202C9"/>
    <w:rsid w:val="00B20B14"/>
    <w:rsid w:val="00B20E35"/>
    <w:rsid w:val="00B2155E"/>
    <w:rsid w:val="00B21D2B"/>
    <w:rsid w:val="00B21DAE"/>
    <w:rsid w:val="00B22D38"/>
    <w:rsid w:val="00B24429"/>
    <w:rsid w:val="00B2584D"/>
    <w:rsid w:val="00B2631F"/>
    <w:rsid w:val="00B2669B"/>
    <w:rsid w:val="00B26E1F"/>
    <w:rsid w:val="00B301B6"/>
    <w:rsid w:val="00B3098A"/>
    <w:rsid w:val="00B3170C"/>
    <w:rsid w:val="00B31AD5"/>
    <w:rsid w:val="00B32EB6"/>
    <w:rsid w:val="00B33DFC"/>
    <w:rsid w:val="00B3497F"/>
    <w:rsid w:val="00B36272"/>
    <w:rsid w:val="00B36468"/>
    <w:rsid w:val="00B3678B"/>
    <w:rsid w:val="00B37B93"/>
    <w:rsid w:val="00B37C9C"/>
    <w:rsid w:val="00B37F25"/>
    <w:rsid w:val="00B400E1"/>
    <w:rsid w:val="00B401EA"/>
    <w:rsid w:val="00B402B5"/>
    <w:rsid w:val="00B403C8"/>
    <w:rsid w:val="00B40618"/>
    <w:rsid w:val="00B409AC"/>
    <w:rsid w:val="00B4109B"/>
    <w:rsid w:val="00B412A9"/>
    <w:rsid w:val="00B419AE"/>
    <w:rsid w:val="00B42026"/>
    <w:rsid w:val="00B4295F"/>
    <w:rsid w:val="00B43400"/>
    <w:rsid w:val="00B4376D"/>
    <w:rsid w:val="00B44376"/>
    <w:rsid w:val="00B44D76"/>
    <w:rsid w:val="00B45671"/>
    <w:rsid w:val="00B46035"/>
    <w:rsid w:val="00B4667E"/>
    <w:rsid w:val="00B46701"/>
    <w:rsid w:val="00B46D41"/>
    <w:rsid w:val="00B46D50"/>
    <w:rsid w:val="00B4705D"/>
    <w:rsid w:val="00B474F8"/>
    <w:rsid w:val="00B47B8B"/>
    <w:rsid w:val="00B50444"/>
    <w:rsid w:val="00B50B20"/>
    <w:rsid w:val="00B51026"/>
    <w:rsid w:val="00B51AD3"/>
    <w:rsid w:val="00B523BD"/>
    <w:rsid w:val="00B53AC2"/>
    <w:rsid w:val="00B54245"/>
    <w:rsid w:val="00B5481D"/>
    <w:rsid w:val="00B54A5A"/>
    <w:rsid w:val="00B54CE9"/>
    <w:rsid w:val="00B54FCC"/>
    <w:rsid w:val="00B550A5"/>
    <w:rsid w:val="00B557F9"/>
    <w:rsid w:val="00B55E8B"/>
    <w:rsid w:val="00B563F3"/>
    <w:rsid w:val="00B5687C"/>
    <w:rsid w:val="00B5692B"/>
    <w:rsid w:val="00B56AF8"/>
    <w:rsid w:val="00B570B1"/>
    <w:rsid w:val="00B6053C"/>
    <w:rsid w:val="00B608BF"/>
    <w:rsid w:val="00B61FF7"/>
    <w:rsid w:val="00B623A3"/>
    <w:rsid w:val="00B625F2"/>
    <w:rsid w:val="00B62A44"/>
    <w:rsid w:val="00B63658"/>
    <w:rsid w:val="00B64D37"/>
    <w:rsid w:val="00B654C4"/>
    <w:rsid w:val="00B65623"/>
    <w:rsid w:val="00B65A26"/>
    <w:rsid w:val="00B65A9F"/>
    <w:rsid w:val="00B65C77"/>
    <w:rsid w:val="00B66D46"/>
    <w:rsid w:val="00B671EA"/>
    <w:rsid w:val="00B67687"/>
    <w:rsid w:val="00B7073F"/>
    <w:rsid w:val="00B70EE4"/>
    <w:rsid w:val="00B7114C"/>
    <w:rsid w:val="00B71FE7"/>
    <w:rsid w:val="00B7203E"/>
    <w:rsid w:val="00B7209D"/>
    <w:rsid w:val="00B72C5A"/>
    <w:rsid w:val="00B72DFA"/>
    <w:rsid w:val="00B73987"/>
    <w:rsid w:val="00B73B0E"/>
    <w:rsid w:val="00B74042"/>
    <w:rsid w:val="00B74BD3"/>
    <w:rsid w:val="00B75B45"/>
    <w:rsid w:val="00B7635C"/>
    <w:rsid w:val="00B767A8"/>
    <w:rsid w:val="00B770B7"/>
    <w:rsid w:val="00B77AC6"/>
    <w:rsid w:val="00B800AC"/>
    <w:rsid w:val="00B80215"/>
    <w:rsid w:val="00B815D8"/>
    <w:rsid w:val="00B81BF7"/>
    <w:rsid w:val="00B82198"/>
    <w:rsid w:val="00B82AA3"/>
    <w:rsid w:val="00B83A34"/>
    <w:rsid w:val="00B8405E"/>
    <w:rsid w:val="00B840B9"/>
    <w:rsid w:val="00B84C95"/>
    <w:rsid w:val="00B84E32"/>
    <w:rsid w:val="00B87DCD"/>
    <w:rsid w:val="00B87EEF"/>
    <w:rsid w:val="00B900D3"/>
    <w:rsid w:val="00B909B2"/>
    <w:rsid w:val="00B90A90"/>
    <w:rsid w:val="00B90B27"/>
    <w:rsid w:val="00B91683"/>
    <w:rsid w:val="00B918DB"/>
    <w:rsid w:val="00B91D3F"/>
    <w:rsid w:val="00B92103"/>
    <w:rsid w:val="00B931C4"/>
    <w:rsid w:val="00B933DD"/>
    <w:rsid w:val="00B944BB"/>
    <w:rsid w:val="00B95486"/>
    <w:rsid w:val="00B95800"/>
    <w:rsid w:val="00B96291"/>
    <w:rsid w:val="00B968DC"/>
    <w:rsid w:val="00B96A7C"/>
    <w:rsid w:val="00B96E8A"/>
    <w:rsid w:val="00B971F5"/>
    <w:rsid w:val="00B974AE"/>
    <w:rsid w:val="00B975D6"/>
    <w:rsid w:val="00B97BDD"/>
    <w:rsid w:val="00B97CC1"/>
    <w:rsid w:val="00BA03D4"/>
    <w:rsid w:val="00BA0A5D"/>
    <w:rsid w:val="00BA0CB7"/>
    <w:rsid w:val="00BA0CBE"/>
    <w:rsid w:val="00BA10E6"/>
    <w:rsid w:val="00BA157F"/>
    <w:rsid w:val="00BA18D9"/>
    <w:rsid w:val="00BA277C"/>
    <w:rsid w:val="00BA379F"/>
    <w:rsid w:val="00BA3809"/>
    <w:rsid w:val="00BA4597"/>
    <w:rsid w:val="00BA56BE"/>
    <w:rsid w:val="00BA582D"/>
    <w:rsid w:val="00BA656B"/>
    <w:rsid w:val="00BA6AA5"/>
    <w:rsid w:val="00BA7088"/>
    <w:rsid w:val="00BA7869"/>
    <w:rsid w:val="00BB012E"/>
    <w:rsid w:val="00BB01A9"/>
    <w:rsid w:val="00BB02DA"/>
    <w:rsid w:val="00BB05CA"/>
    <w:rsid w:val="00BB0BBC"/>
    <w:rsid w:val="00BB17B6"/>
    <w:rsid w:val="00BB1B55"/>
    <w:rsid w:val="00BB419F"/>
    <w:rsid w:val="00BB51B6"/>
    <w:rsid w:val="00BB51BA"/>
    <w:rsid w:val="00BB6072"/>
    <w:rsid w:val="00BB7542"/>
    <w:rsid w:val="00BC0193"/>
    <w:rsid w:val="00BC0684"/>
    <w:rsid w:val="00BC0DB4"/>
    <w:rsid w:val="00BC0F83"/>
    <w:rsid w:val="00BC16D0"/>
    <w:rsid w:val="00BC18D2"/>
    <w:rsid w:val="00BC38C4"/>
    <w:rsid w:val="00BC3ECA"/>
    <w:rsid w:val="00BC55FC"/>
    <w:rsid w:val="00BC56D8"/>
    <w:rsid w:val="00BC5DC2"/>
    <w:rsid w:val="00BC7DB5"/>
    <w:rsid w:val="00BD0037"/>
    <w:rsid w:val="00BD053A"/>
    <w:rsid w:val="00BD0E60"/>
    <w:rsid w:val="00BD1458"/>
    <w:rsid w:val="00BD170A"/>
    <w:rsid w:val="00BD224D"/>
    <w:rsid w:val="00BD3592"/>
    <w:rsid w:val="00BD484A"/>
    <w:rsid w:val="00BD4C32"/>
    <w:rsid w:val="00BD4FAC"/>
    <w:rsid w:val="00BD5AFD"/>
    <w:rsid w:val="00BD5B4B"/>
    <w:rsid w:val="00BD665A"/>
    <w:rsid w:val="00BD6EFF"/>
    <w:rsid w:val="00BD796E"/>
    <w:rsid w:val="00BE0382"/>
    <w:rsid w:val="00BE0530"/>
    <w:rsid w:val="00BE11FC"/>
    <w:rsid w:val="00BE127F"/>
    <w:rsid w:val="00BE21FC"/>
    <w:rsid w:val="00BE223A"/>
    <w:rsid w:val="00BE22F7"/>
    <w:rsid w:val="00BE2784"/>
    <w:rsid w:val="00BE2915"/>
    <w:rsid w:val="00BE2A64"/>
    <w:rsid w:val="00BE4FF3"/>
    <w:rsid w:val="00BE5919"/>
    <w:rsid w:val="00BE5DBC"/>
    <w:rsid w:val="00BE62E3"/>
    <w:rsid w:val="00BE63DC"/>
    <w:rsid w:val="00BE65AE"/>
    <w:rsid w:val="00BE69C0"/>
    <w:rsid w:val="00BE6E7E"/>
    <w:rsid w:val="00BE7A13"/>
    <w:rsid w:val="00BF0AE7"/>
    <w:rsid w:val="00BF0C16"/>
    <w:rsid w:val="00BF0CE3"/>
    <w:rsid w:val="00BF10BA"/>
    <w:rsid w:val="00BF15F3"/>
    <w:rsid w:val="00BF291F"/>
    <w:rsid w:val="00BF36CA"/>
    <w:rsid w:val="00BF3CF1"/>
    <w:rsid w:val="00BF3ECA"/>
    <w:rsid w:val="00BF4D8D"/>
    <w:rsid w:val="00BF4F8F"/>
    <w:rsid w:val="00BF5874"/>
    <w:rsid w:val="00BF7A6F"/>
    <w:rsid w:val="00C00338"/>
    <w:rsid w:val="00C01121"/>
    <w:rsid w:val="00C01523"/>
    <w:rsid w:val="00C01C20"/>
    <w:rsid w:val="00C01DD2"/>
    <w:rsid w:val="00C02755"/>
    <w:rsid w:val="00C0326D"/>
    <w:rsid w:val="00C03EDE"/>
    <w:rsid w:val="00C0443B"/>
    <w:rsid w:val="00C0471B"/>
    <w:rsid w:val="00C05843"/>
    <w:rsid w:val="00C05FB7"/>
    <w:rsid w:val="00C061B5"/>
    <w:rsid w:val="00C07403"/>
    <w:rsid w:val="00C105D9"/>
    <w:rsid w:val="00C10B77"/>
    <w:rsid w:val="00C10DAA"/>
    <w:rsid w:val="00C11224"/>
    <w:rsid w:val="00C12BBE"/>
    <w:rsid w:val="00C12C16"/>
    <w:rsid w:val="00C133ED"/>
    <w:rsid w:val="00C141FA"/>
    <w:rsid w:val="00C15298"/>
    <w:rsid w:val="00C203EB"/>
    <w:rsid w:val="00C213C9"/>
    <w:rsid w:val="00C21692"/>
    <w:rsid w:val="00C21D25"/>
    <w:rsid w:val="00C2256C"/>
    <w:rsid w:val="00C225E1"/>
    <w:rsid w:val="00C22BBD"/>
    <w:rsid w:val="00C23254"/>
    <w:rsid w:val="00C23682"/>
    <w:rsid w:val="00C238AF"/>
    <w:rsid w:val="00C23921"/>
    <w:rsid w:val="00C23D2E"/>
    <w:rsid w:val="00C2426C"/>
    <w:rsid w:val="00C2468F"/>
    <w:rsid w:val="00C24731"/>
    <w:rsid w:val="00C24C18"/>
    <w:rsid w:val="00C25C5D"/>
    <w:rsid w:val="00C262F1"/>
    <w:rsid w:val="00C26AF2"/>
    <w:rsid w:val="00C26F57"/>
    <w:rsid w:val="00C2751D"/>
    <w:rsid w:val="00C30039"/>
    <w:rsid w:val="00C30402"/>
    <w:rsid w:val="00C306AE"/>
    <w:rsid w:val="00C3108C"/>
    <w:rsid w:val="00C3116E"/>
    <w:rsid w:val="00C32D6C"/>
    <w:rsid w:val="00C32D93"/>
    <w:rsid w:val="00C32EBC"/>
    <w:rsid w:val="00C33002"/>
    <w:rsid w:val="00C333E7"/>
    <w:rsid w:val="00C33EFA"/>
    <w:rsid w:val="00C351E6"/>
    <w:rsid w:val="00C3616B"/>
    <w:rsid w:val="00C3645D"/>
    <w:rsid w:val="00C36924"/>
    <w:rsid w:val="00C36A14"/>
    <w:rsid w:val="00C36FBC"/>
    <w:rsid w:val="00C4098F"/>
    <w:rsid w:val="00C40D51"/>
    <w:rsid w:val="00C40EF4"/>
    <w:rsid w:val="00C41DF4"/>
    <w:rsid w:val="00C42B7B"/>
    <w:rsid w:val="00C42D3A"/>
    <w:rsid w:val="00C436F3"/>
    <w:rsid w:val="00C44679"/>
    <w:rsid w:val="00C44B8D"/>
    <w:rsid w:val="00C4550B"/>
    <w:rsid w:val="00C46340"/>
    <w:rsid w:val="00C47721"/>
    <w:rsid w:val="00C501A5"/>
    <w:rsid w:val="00C502DD"/>
    <w:rsid w:val="00C50788"/>
    <w:rsid w:val="00C50ADA"/>
    <w:rsid w:val="00C50C6A"/>
    <w:rsid w:val="00C518D3"/>
    <w:rsid w:val="00C51ED8"/>
    <w:rsid w:val="00C52712"/>
    <w:rsid w:val="00C52E97"/>
    <w:rsid w:val="00C53047"/>
    <w:rsid w:val="00C53212"/>
    <w:rsid w:val="00C537AC"/>
    <w:rsid w:val="00C53A97"/>
    <w:rsid w:val="00C54500"/>
    <w:rsid w:val="00C57256"/>
    <w:rsid w:val="00C57D15"/>
    <w:rsid w:val="00C611DF"/>
    <w:rsid w:val="00C6200D"/>
    <w:rsid w:val="00C628E0"/>
    <w:rsid w:val="00C6315D"/>
    <w:rsid w:val="00C63507"/>
    <w:rsid w:val="00C63D38"/>
    <w:rsid w:val="00C64562"/>
    <w:rsid w:val="00C64ED7"/>
    <w:rsid w:val="00C658EC"/>
    <w:rsid w:val="00C66899"/>
    <w:rsid w:val="00C66CAD"/>
    <w:rsid w:val="00C6776E"/>
    <w:rsid w:val="00C70471"/>
    <w:rsid w:val="00C7098E"/>
    <w:rsid w:val="00C70D98"/>
    <w:rsid w:val="00C71B26"/>
    <w:rsid w:val="00C72143"/>
    <w:rsid w:val="00C7224B"/>
    <w:rsid w:val="00C74157"/>
    <w:rsid w:val="00C746F8"/>
    <w:rsid w:val="00C74D10"/>
    <w:rsid w:val="00C76943"/>
    <w:rsid w:val="00C770D1"/>
    <w:rsid w:val="00C772F9"/>
    <w:rsid w:val="00C776E4"/>
    <w:rsid w:val="00C77820"/>
    <w:rsid w:val="00C77AFD"/>
    <w:rsid w:val="00C80373"/>
    <w:rsid w:val="00C80723"/>
    <w:rsid w:val="00C80ADB"/>
    <w:rsid w:val="00C80E7B"/>
    <w:rsid w:val="00C81102"/>
    <w:rsid w:val="00C81314"/>
    <w:rsid w:val="00C8140B"/>
    <w:rsid w:val="00C81A27"/>
    <w:rsid w:val="00C82B2D"/>
    <w:rsid w:val="00C8313D"/>
    <w:rsid w:val="00C83977"/>
    <w:rsid w:val="00C857BC"/>
    <w:rsid w:val="00C861CB"/>
    <w:rsid w:val="00C86280"/>
    <w:rsid w:val="00C8643D"/>
    <w:rsid w:val="00C86CB4"/>
    <w:rsid w:val="00C93053"/>
    <w:rsid w:val="00C931F5"/>
    <w:rsid w:val="00C9336F"/>
    <w:rsid w:val="00C93F56"/>
    <w:rsid w:val="00C945B6"/>
    <w:rsid w:val="00C947C7"/>
    <w:rsid w:val="00C94DB6"/>
    <w:rsid w:val="00C95262"/>
    <w:rsid w:val="00C957CD"/>
    <w:rsid w:val="00C95CAC"/>
    <w:rsid w:val="00C96613"/>
    <w:rsid w:val="00C96808"/>
    <w:rsid w:val="00C96AC4"/>
    <w:rsid w:val="00C96C6F"/>
    <w:rsid w:val="00CA15EF"/>
    <w:rsid w:val="00CA2545"/>
    <w:rsid w:val="00CA26D4"/>
    <w:rsid w:val="00CA2C05"/>
    <w:rsid w:val="00CA2CC6"/>
    <w:rsid w:val="00CA2E90"/>
    <w:rsid w:val="00CA431C"/>
    <w:rsid w:val="00CA43F9"/>
    <w:rsid w:val="00CA4794"/>
    <w:rsid w:val="00CA4A45"/>
    <w:rsid w:val="00CA4CAA"/>
    <w:rsid w:val="00CA520C"/>
    <w:rsid w:val="00CA5408"/>
    <w:rsid w:val="00CA5973"/>
    <w:rsid w:val="00CA638A"/>
    <w:rsid w:val="00CA7585"/>
    <w:rsid w:val="00CB0528"/>
    <w:rsid w:val="00CB07A4"/>
    <w:rsid w:val="00CB16D6"/>
    <w:rsid w:val="00CB18FD"/>
    <w:rsid w:val="00CB214A"/>
    <w:rsid w:val="00CB23A9"/>
    <w:rsid w:val="00CB2E60"/>
    <w:rsid w:val="00CB38F3"/>
    <w:rsid w:val="00CB4956"/>
    <w:rsid w:val="00CB4FE7"/>
    <w:rsid w:val="00CB5404"/>
    <w:rsid w:val="00CB5951"/>
    <w:rsid w:val="00CB606D"/>
    <w:rsid w:val="00CB6442"/>
    <w:rsid w:val="00CB6794"/>
    <w:rsid w:val="00CB6934"/>
    <w:rsid w:val="00CB7088"/>
    <w:rsid w:val="00CB7E1E"/>
    <w:rsid w:val="00CC03E4"/>
    <w:rsid w:val="00CC0580"/>
    <w:rsid w:val="00CC05A8"/>
    <w:rsid w:val="00CC0ECF"/>
    <w:rsid w:val="00CC1299"/>
    <w:rsid w:val="00CC14EE"/>
    <w:rsid w:val="00CC1762"/>
    <w:rsid w:val="00CC17DF"/>
    <w:rsid w:val="00CC2A68"/>
    <w:rsid w:val="00CC3ADC"/>
    <w:rsid w:val="00CC3F0E"/>
    <w:rsid w:val="00CC576F"/>
    <w:rsid w:val="00CC5972"/>
    <w:rsid w:val="00CC599A"/>
    <w:rsid w:val="00CC5BF5"/>
    <w:rsid w:val="00CC5C84"/>
    <w:rsid w:val="00CC5EE6"/>
    <w:rsid w:val="00CC677B"/>
    <w:rsid w:val="00CC67A5"/>
    <w:rsid w:val="00CC6D2B"/>
    <w:rsid w:val="00CC729B"/>
    <w:rsid w:val="00CC744D"/>
    <w:rsid w:val="00CC76A1"/>
    <w:rsid w:val="00CC7F01"/>
    <w:rsid w:val="00CD03DA"/>
    <w:rsid w:val="00CD07F2"/>
    <w:rsid w:val="00CD0FAB"/>
    <w:rsid w:val="00CD10A4"/>
    <w:rsid w:val="00CD11B6"/>
    <w:rsid w:val="00CD2127"/>
    <w:rsid w:val="00CD2777"/>
    <w:rsid w:val="00CD2E28"/>
    <w:rsid w:val="00CD2E9A"/>
    <w:rsid w:val="00CD2EA6"/>
    <w:rsid w:val="00CD3BFA"/>
    <w:rsid w:val="00CD3D19"/>
    <w:rsid w:val="00CD5172"/>
    <w:rsid w:val="00CD5DB9"/>
    <w:rsid w:val="00CD64EB"/>
    <w:rsid w:val="00CD6B66"/>
    <w:rsid w:val="00CD7247"/>
    <w:rsid w:val="00CD78A3"/>
    <w:rsid w:val="00CD7D54"/>
    <w:rsid w:val="00CE07B6"/>
    <w:rsid w:val="00CE1A69"/>
    <w:rsid w:val="00CE2B74"/>
    <w:rsid w:val="00CE2C84"/>
    <w:rsid w:val="00CE2CF3"/>
    <w:rsid w:val="00CE367C"/>
    <w:rsid w:val="00CE3EFE"/>
    <w:rsid w:val="00CE4BBC"/>
    <w:rsid w:val="00CE57DF"/>
    <w:rsid w:val="00CE5915"/>
    <w:rsid w:val="00CE625F"/>
    <w:rsid w:val="00CE6A4E"/>
    <w:rsid w:val="00CE6A73"/>
    <w:rsid w:val="00CE7060"/>
    <w:rsid w:val="00CE75CA"/>
    <w:rsid w:val="00CE771B"/>
    <w:rsid w:val="00CF016D"/>
    <w:rsid w:val="00CF068E"/>
    <w:rsid w:val="00CF09BF"/>
    <w:rsid w:val="00CF0EF7"/>
    <w:rsid w:val="00CF1FC5"/>
    <w:rsid w:val="00CF2587"/>
    <w:rsid w:val="00CF2D36"/>
    <w:rsid w:val="00CF2E57"/>
    <w:rsid w:val="00CF2EF0"/>
    <w:rsid w:val="00CF31BE"/>
    <w:rsid w:val="00CF42AC"/>
    <w:rsid w:val="00CF4F31"/>
    <w:rsid w:val="00CF52D3"/>
    <w:rsid w:val="00CF5750"/>
    <w:rsid w:val="00CF628D"/>
    <w:rsid w:val="00CF746E"/>
    <w:rsid w:val="00CF784C"/>
    <w:rsid w:val="00CF7F44"/>
    <w:rsid w:val="00D0004A"/>
    <w:rsid w:val="00D03232"/>
    <w:rsid w:val="00D03803"/>
    <w:rsid w:val="00D03911"/>
    <w:rsid w:val="00D03FE0"/>
    <w:rsid w:val="00D04C13"/>
    <w:rsid w:val="00D05768"/>
    <w:rsid w:val="00D05A8F"/>
    <w:rsid w:val="00D05F19"/>
    <w:rsid w:val="00D07017"/>
    <w:rsid w:val="00D076E3"/>
    <w:rsid w:val="00D07FE7"/>
    <w:rsid w:val="00D10216"/>
    <w:rsid w:val="00D10B33"/>
    <w:rsid w:val="00D10B59"/>
    <w:rsid w:val="00D10D34"/>
    <w:rsid w:val="00D11CC6"/>
    <w:rsid w:val="00D1240C"/>
    <w:rsid w:val="00D1260D"/>
    <w:rsid w:val="00D12D00"/>
    <w:rsid w:val="00D12E37"/>
    <w:rsid w:val="00D13489"/>
    <w:rsid w:val="00D13D16"/>
    <w:rsid w:val="00D16D01"/>
    <w:rsid w:val="00D1749C"/>
    <w:rsid w:val="00D17C60"/>
    <w:rsid w:val="00D20480"/>
    <w:rsid w:val="00D2093C"/>
    <w:rsid w:val="00D20E86"/>
    <w:rsid w:val="00D22DEA"/>
    <w:rsid w:val="00D23A59"/>
    <w:rsid w:val="00D23E50"/>
    <w:rsid w:val="00D24055"/>
    <w:rsid w:val="00D24EF5"/>
    <w:rsid w:val="00D25C93"/>
    <w:rsid w:val="00D26952"/>
    <w:rsid w:val="00D26C0E"/>
    <w:rsid w:val="00D279F2"/>
    <w:rsid w:val="00D27D9E"/>
    <w:rsid w:val="00D304CE"/>
    <w:rsid w:val="00D30624"/>
    <w:rsid w:val="00D30D74"/>
    <w:rsid w:val="00D31880"/>
    <w:rsid w:val="00D319C9"/>
    <w:rsid w:val="00D32358"/>
    <w:rsid w:val="00D3318C"/>
    <w:rsid w:val="00D33B64"/>
    <w:rsid w:val="00D33FCB"/>
    <w:rsid w:val="00D357E9"/>
    <w:rsid w:val="00D36E87"/>
    <w:rsid w:val="00D37588"/>
    <w:rsid w:val="00D37B98"/>
    <w:rsid w:val="00D40FF9"/>
    <w:rsid w:val="00D41CF5"/>
    <w:rsid w:val="00D41E78"/>
    <w:rsid w:val="00D427A1"/>
    <w:rsid w:val="00D42BE2"/>
    <w:rsid w:val="00D43603"/>
    <w:rsid w:val="00D443CD"/>
    <w:rsid w:val="00D4458A"/>
    <w:rsid w:val="00D44654"/>
    <w:rsid w:val="00D44CDB"/>
    <w:rsid w:val="00D466BD"/>
    <w:rsid w:val="00D46A07"/>
    <w:rsid w:val="00D46F0C"/>
    <w:rsid w:val="00D47AA6"/>
    <w:rsid w:val="00D50726"/>
    <w:rsid w:val="00D50E92"/>
    <w:rsid w:val="00D5213A"/>
    <w:rsid w:val="00D52CF9"/>
    <w:rsid w:val="00D5393E"/>
    <w:rsid w:val="00D5409B"/>
    <w:rsid w:val="00D55129"/>
    <w:rsid w:val="00D551D0"/>
    <w:rsid w:val="00D568A8"/>
    <w:rsid w:val="00D57997"/>
    <w:rsid w:val="00D607F0"/>
    <w:rsid w:val="00D60FD7"/>
    <w:rsid w:val="00D6193B"/>
    <w:rsid w:val="00D61B15"/>
    <w:rsid w:val="00D61C67"/>
    <w:rsid w:val="00D62E8E"/>
    <w:rsid w:val="00D62F6F"/>
    <w:rsid w:val="00D63ABB"/>
    <w:rsid w:val="00D63B44"/>
    <w:rsid w:val="00D63FBC"/>
    <w:rsid w:val="00D65E1C"/>
    <w:rsid w:val="00D6720C"/>
    <w:rsid w:val="00D70544"/>
    <w:rsid w:val="00D7060D"/>
    <w:rsid w:val="00D711A9"/>
    <w:rsid w:val="00D71451"/>
    <w:rsid w:val="00D71D2D"/>
    <w:rsid w:val="00D72AE2"/>
    <w:rsid w:val="00D72FBD"/>
    <w:rsid w:val="00D737B8"/>
    <w:rsid w:val="00D73F3A"/>
    <w:rsid w:val="00D742A7"/>
    <w:rsid w:val="00D742CF"/>
    <w:rsid w:val="00D748F6"/>
    <w:rsid w:val="00D7502D"/>
    <w:rsid w:val="00D7558E"/>
    <w:rsid w:val="00D75752"/>
    <w:rsid w:val="00D7783E"/>
    <w:rsid w:val="00D81077"/>
    <w:rsid w:val="00D81C84"/>
    <w:rsid w:val="00D81DF2"/>
    <w:rsid w:val="00D82FBB"/>
    <w:rsid w:val="00D83AAC"/>
    <w:rsid w:val="00D84131"/>
    <w:rsid w:val="00D8442F"/>
    <w:rsid w:val="00D84E39"/>
    <w:rsid w:val="00D84FC6"/>
    <w:rsid w:val="00D8608D"/>
    <w:rsid w:val="00D86A0C"/>
    <w:rsid w:val="00D878A9"/>
    <w:rsid w:val="00D90A50"/>
    <w:rsid w:val="00D919F1"/>
    <w:rsid w:val="00D91D6D"/>
    <w:rsid w:val="00D92019"/>
    <w:rsid w:val="00D92218"/>
    <w:rsid w:val="00D9261F"/>
    <w:rsid w:val="00D92F67"/>
    <w:rsid w:val="00D92F6D"/>
    <w:rsid w:val="00D93908"/>
    <w:rsid w:val="00D94685"/>
    <w:rsid w:val="00D94FE7"/>
    <w:rsid w:val="00D959B9"/>
    <w:rsid w:val="00D96715"/>
    <w:rsid w:val="00D9677E"/>
    <w:rsid w:val="00D967BB"/>
    <w:rsid w:val="00D96F5A"/>
    <w:rsid w:val="00D972EC"/>
    <w:rsid w:val="00D975E6"/>
    <w:rsid w:val="00DA0847"/>
    <w:rsid w:val="00DA08EB"/>
    <w:rsid w:val="00DA0A1E"/>
    <w:rsid w:val="00DA110B"/>
    <w:rsid w:val="00DA113D"/>
    <w:rsid w:val="00DA1188"/>
    <w:rsid w:val="00DA2CFD"/>
    <w:rsid w:val="00DA30C2"/>
    <w:rsid w:val="00DA3894"/>
    <w:rsid w:val="00DA3A0A"/>
    <w:rsid w:val="00DA4A22"/>
    <w:rsid w:val="00DA4CB6"/>
    <w:rsid w:val="00DA545C"/>
    <w:rsid w:val="00DA5AA4"/>
    <w:rsid w:val="00DA5E5C"/>
    <w:rsid w:val="00DA7F24"/>
    <w:rsid w:val="00DB008B"/>
    <w:rsid w:val="00DB0D2F"/>
    <w:rsid w:val="00DB25C8"/>
    <w:rsid w:val="00DB2B22"/>
    <w:rsid w:val="00DB3097"/>
    <w:rsid w:val="00DB33F2"/>
    <w:rsid w:val="00DB3571"/>
    <w:rsid w:val="00DB443C"/>
    <w:rsid w:val="00DB47A4"/>
    <w:rsid w:val="00DB5D25"/>
    <w:rsid w:val="00DB5FE5"/>
    <w:rsid w:val="00DB77FA"/>
    <w:rsid w:val="00DB7CB5"/>
    <w:rsid w:val="00DB7D3C"/>
    <w:rsid w:val="00DC0941"/>
    <w:rsid w:val="00DC24FF"/>
    <w:rsid w:val="00DC29A5"/>
    <w:rsid w:val="00DC2BE4"/>
    <w:rsid w:val="00DC2D7A"/>
    <w:rsid w:val="00DC2F7C"/>
    <w:rsid w:val="00DC4029"/>
    <w:rsid w:val="00DC457A"/>
    <w:rsid w:val="00DC5721"/>
    <w:rsid w:val="00DC6695"/>
    <w:rsid w:val="00DC6757"/>
    <w:rsid w:val="00DC747C"/>
    <w:rsid w:val="00DD0A49"/>
    <w:rsid w:val="00DD0A5F"/>
    <w:rsid w:val="00DD0D0D"/>
    <w:rsid w:val="00DD127B"/>
    <w:rsid w:val="00DD16D8"/>
    <w:rsid w:val="00DD1B75"/>
    <w:rsid w:val="00DD21A6"/>
    <w:rsid w:val="00DD3087"/>
    <w:rsid w:val="00DD35A1"/>
    <w:rsid w:val="00DD3DCF"/>
    <w:rsid w:val="00DD46A6"/>
    <w:rsid w:val="00DD4CF5"/>
    <w:rsid w:val="00DD606E"/>
    <w:rsid w:val="00DD6BD8"/>
    <w:rsid w:val="00DD6E35"/>
    <w:rsid w:val="00DD75FA"/>
    <w:rsid w:val="00DD7962"/>
    <w:rsid w:val="00DE054C"/>
    <w:rsid w:val="00DE064D"/>
    <w:rsid w:val="00DE0A1F"/>
    <w:rsid w:val="00DE0A89"/>
    <w:rsid w:val="00DE1A23"/>
    <w:rsid w:val="00DE2614"/>
    <w:rsid w:val="00DE26D4"/>
    <w:rsid w:val="00DE2B3B"/>
    <w:rsid w:val="00DE2F82"/>
    <w:rsid w:val="00DE359F"/>
    <w:rsid w:val="00DE360E"/>
    <w:rsid w:val="00DE3AD9"/>
    <w:rsid w:val="00DE400B"/>
    <w:rsid w:val="00DE498F"/>
    <w:rsid w:val="00DE4AD2"/>
    <w:rsid w:val="00DE4D8B"/>
    <w:rsid w:val="00DE4E46"/>
    <w:rsid w:val="00DE5231"/>
    <w:rsid w:val="00DE75C5"/>
    <w:rsid w:val="00DE7DCB"/>
    <w:rsid w:val="00DF0761"/>
    <w:rsid w:val="00DF079F"/>
    <w:rsid w:val="00DF1327"/>
    <w:rsid w:val="00DF46B4"/>
    <w:rsid w:val="00DF50A9"/>
    <w:rsid w:val="00DF5A4D"/>
    <w:rsid w:val="00DF6084"/>
    <w:rsid w:val="00DF6457"/>
    <w:rsid w:val="00E00541"/>
    <w:rsid w:val="00E00746"/>
    <w:rsid w:val="00E00DFD"/>
    <w:rsid w:val="00E01015"/>
    <w:rsid w:val="00E01E20"/>
    <w:rsid w:val="00E023D8"/>
    <w:rsid w:val="00E03618"/>
    <w:rsid w:val="00E04723"/>
    <w:rsid w:val="00E0475C"/>
    <w:rsid w:val="00E04A86"/>
    <w:rsid w:val="00E04D04"/>
    <w:rsid w:val="00E0523B"/>
    <w:rsid w:val="00E053DB"/>
    <w:rsid w:val="00E0581F"/>
    <w:rsid w:val="00E05A0F"/>
    <w:rsid w:val="00E05AAD"/>
    <w:rsid w:val="00E06E38"/>
    <w:rsid w:val="00E07E06"/>
    <w:rsid w:val="00E1050A"/>
    <w:rsid w:val="00E1102C"/>
    <w:rsid w:val="00E1173D"/>
    <w:rsid w:val="00E12670"/>
    <w:rsid w:val="00E12D76"/>
    <w:rsid w:val="00E12FBC"/>
    <w:rsid w:val="00E13218"/>
    <w:rsid w:val="00E134EF"/>
    <w:rsid w:val="00E13669"/>
    <w:rsid w:val="00E13ED4"/>
    <w:rsid w:val="00E1589A"/>
    <w:rsid w:val="00E159B4"/>
    <w:rsid w:val="00E17391"/>
    <w:rsid w:val="00E176A3"/>
    <w:rsid w:val="00E17CF9"/>
    <w:rsid w:val="00E213FB"/>
    <w:rsid w:val="00E21DF2"/>
    <w:rsid w:val="00E21E10"/>
    <w:rsid w:val="00E244DE"/>
    <w:rsid w:val="00E248F0"/>
    <w:rsid w:val="00E24CDC"/>
    <w:rsid w:val="00E25595"/>
    <w:rsid w:val="00E25732"/>
    <w:rsid w:val="00E25A0B"/>
    <w:rsid w:val="00E27087"/>
    <w:rsid w:val="00E27960"/>
    <w:rsid w:val="00E27A50"/>
    <w:rsid w:val="00E301E0"/>
    <w:rsid w:val="00E305AF"/>
    <w:rsid w:val="00E317EE"/>
    <w:rsid w:val="00E31C4A"/>
    <w:rsid w:val="00E34224"/>
    <w:rsid w:val="00E3496E"/>
    <w:rsid w:val="00E35CDE"/>
    <w:rsid w:val="00E35DE2"/>
    <w:rsid w:val="00E3616C"/>
    <w:rsid w:val="00E36645"/>
    <w:rsid w:val="00E36B58"/>
    <w:rsid w:val="00E36EC3"/>
    <w:rsid w:val="00E3704E"/>
    <w:rsid w:val="00E37086"/>
    <w:rsid w:val="00E37FBF"/>
    <w:rsid w:val="00E403D8"/>
    <w:rsid w:val="00E40565"/>
    <w:rsid w:val="00E40C16"/>
    <w:rsid w:val="00E4171D"/>
    <w:rsid w:val="00E42EAA"/>
    <w:rsid w:val="00E43049"/>
    <w:rsid w:val="00E43CDF"/>
    <w:rsid w:val="00E440D0"/>
    <w:rsid w:val="00E44162"/>
    <w:rsid w:val="00E44328"/>
    <w:rsid w:val="00E44BD8"/>
    <w:rsid w:val="00E45A9D"/>
    <w:rsid w:val="00E45C4F"/>
    <w:rsid w:val="00E45C98"/>
    <w:rsid w:val="00E465BA"/>
    <w:rsid w:val="00E468A2"/>
    <w:rsid w:val="00E46A6A"/>
    <w:rsid w:val="00E475A0"/>
    <w:rsid w:val="00E505FA"/>
    <w:rsid w:val="00E5109A"/>
    <w:rsid w:val="00E518EB"/>
    <w:rsid w:val="00E521BD"/>
    <w:rsid w:val="00E52BA6"/>
    <w:rsid w:val="00E52F36"/>
    <w:rsid w:val="00E52FCA"/>
    <w:rsid w:val="00E53335"/>
    <w:rsid w:val="00E53518"/>
    <w:rsid w:val="00E53798"/>
    <w:rsid w:val="00E53F1F"/>
    <w:rsid w:val="00E54872"/>
    <w:rsid w:val="00E54DB9"/>
    <w:rsid w:val="00E55386"/>
    <w:rsid w:val="00E55D9A"/>
    <w:rsid w:val="00E56778"/>
    <w:rsid w:val="00E57009"/>
    <w:rsid w:val="00E57766"/>
    <w:rsid w:val="00E57E49"/>
    <w:rsid w:val="00E60459"/>
    <w:rsid w:val="00E604C0"/>
    <w:rsid w:val="00E6100C"/>
    <w:rsid w:val="00E62066"/>
    <w:rsid w:val="00E62232"/>
    <w:rsid w:val="00E6239B"/>
    <w:rsid w:val="00E62506"/>
    <w:rsid w:val="00E62E8A"/>
    <w:rsid w:val="00E6441A"/>
    <w:rsid w:val="00E64621"/>
    <w:rsid w:val="00E64632"/>
    <w:rsid w:val="00E6541F"/>
    <w:rsid w:val="00E65A4F"/>
    <w:rsid w:val="00E65BD4"/>
    <w:rsid w:val="00E675D8"/>
    <w:rsid w:val="00E7005A"/>
    <w:rsid w:val="00E700AF"/>
    <w:rsid w:val="00E701F2"/>
    <w:rsid w:val="00E70460"/>
    <w:rsid w:val="00E71089"/>
    <w:rsid w:val="00E71A3C"/>
    <w:rsid w:val="00E71CEB"/>
    <w:rsid w:val="00E72377"/>
    <w:rsid w:val="00E73247"/>
    <w:rsid w:val="00E73525"/>
    <w:rsid w:val="00E73983"/>
    <w:rsid w:val="00E73D0C"/>
    <w:rsid w:val="00E7410A"/>
    <w:rsid w:val="00E74177"/>
    <w:rsid w:val="00E74E5D"/>
    <w:rsid w:val="00E75206"/>
    <w:rsid w:val="00E75901"/>
    <w:rsid w:val="00E759EE"/>
    <w:rsid w:val="00E764CE"/>
    <w:rsid w:val="00E76CF8"/>
    <w:rsid w:val="00E77732"/>
    <w:rsid w:val="00E80E9F"/>
    <w:rsid w:val="00E8122F"/>
    <w:rsid w:val="00E81305"/>
    <w:rsid w:val="00E81662"/>
    <w:rsid w:val="00E8176F"/>
    <w:rsid w:val="00E8229E"/>
    <w:rsid w:val="00E82996"/>
    <w:rsid w:val="00E82D36"/>
    <w:rsid w:val="00E8357A"/>
    <w:rsid w:val="00E83685"/>
    <w:rsid w:val="00E8419F"/>
    <w:rsid w:val="00E842AF"/>
    <w:rsid w:val="00E84A46"/>
    <w:rsid w:val="00E84B63"/>
    <w:rsid w:val="00E84C33"/>
    <w:rsid w:val="00E8558E"/>
    <w:rsid w:val="00E85603"/>
    <w:rsid w:val="00E8673D"/>
    <w:rsid w:val="00E86903"/>
    <w:rsid w:val="00E87581"/>
    <w:rsid w:val="00E877C3"/>
    <w:rsid w:val="00E87F63"/>
    <w:rsid w:val="00E905AF"/>
    <w:rsid w:val="00E907BC"/>
    <w:rsid w:val="00E90ED2"/>
    <w:rsid w:val="00E927A6"/>
    <w:rsid w:val="00E92897"/>
    <w:rsid w:val="00E939A8"/>
    <w:rsid w:val="00E93F67"/>
    <w:rsid w:val="00E94B07"/>
    <w:rsid w:val="00E96227"/>
    <w:rsid w:val="00E96593"/>
    <w:rsid w:val="00E96A2D"/>
    <w:rsid w:val="00E96A6D"/>
    <w:rsid w:val="00E97082"/>
    <w:rsid w:val="00EA0993"/>
    <w:rsid w:val="00EA1975"/>
    <w:rsid w:val="00EA2DF8"/>
    <w:rsid w:val="00EA3315"/>
    <w:rsid w:val="00EA3317"/>
    <w:rsid w:val="00EA41B7"/>
    <w:rsid w:val="00EA5193"/>
    <w:rsid w:val="00EA558A"/>
    <w:rsid w:val="00EA5640"/>
    <w:rsid w:val="00EA7903"/>
    <w:rsid w:val="00EB0FBE"/>
    <w:rsid w:val="00EB1041"/>
    <w:rsid w:val="00EB3594"/>
    <w:rsid w:val="00EB436C"/>
    <w:rsid w:val="00EB4479"/>
    <w:rsid w:val="00EB4AC2"/>
    <w:rsid w:val="00EB4D16"/>
    <w:rsid w:val="00EB6673"/>
    <w:rsid w:val="00EB6FEC"/>
    <w:rsid w:val="00EB7199"/>
    <w:rsid w:val="00EB7C58"/>
    <w:rsid w:val="00EB7FA8"/>
    <w:rsid w:val="00EC0563"/>
    <w:rsid w:val="00EC1591"/>
    <w:rsid w:val="00EC29A0"/>
    <w:rsid w:val="00EC32BC"/>
    <w:rsid w:val="00EC3356"/>
    <w:rsid w:val="00EC3C85"/>
    <w:rsid w:val="00EC402E"/>
    <w:rsid w:val="00EC424E"/>
    <w:rsid w:val="00EC4CDA"/>
    <w:rsid w:val="00EC4D5B"/>
    <w:rsid w:val="00EC5F04"/>
    <w:rsid w:val="00EC69E1"/>
    <w:rsid w:val="00EC6DBF"/>
    <w:rsid w:val="00ED013B"/>
    <w:rsid w:val="00ED0380"/>
    <w:rsid w:val="00ED0A86"/>
    <w:rsid w:val="00ED1452"/>
    <w:rsid w:val="00ED21DA"/>
    <w:rsid w:val="00ED3246"/>
    <w:rsid w:val="00ED37C6"/>
    <w:rsid w:val="00ED3BA8"/>
    <w:rsid w:val="00ED47B1"/>
    <w:rsid w:val="00ED4E1E"/>
    <w:rsid w:val="00ED4F82"/>
    <w:rsid w:val="00ED5BC3"/>
    <w:rsid w:val="00ED65FC"/>
    <w:rsid w:val="00ED7098"/>
    <w:rsid w:val="00EE07BB"/>
    <w:rsid w:val="00EE1108"/>
    <w:rsid w:val="00EE1587"/>
    <w:rsid w:val="00EE23BA"/>
    <w:rsid w:val="00EE26B2"/>
    <w:rsid w:val="00EE2B68"/>
    <w:rsid w:val="00EE2C86"/>
    <w:rsid w:val="00EE47D3"/>
    <w:rsid w:val="00EE4EAA"/>
    <w:rsid w:val="00EE51BE"/>
    <w:rsid w:val="00EE6809"/>
    <w:rsid w:val="00EE6C87"/>
    <w:rsid w:val="00EF02AB"/>
    <w:rsid w:val="00EF0579"/>
    <w:rsid w:val="00EF0F74"/>
    <w:rsid w:val="00EF25BA"/>
    <w:rsid w:val="00EF2FA3"/>
    <w:rsid w:val="00EF38EC"/>
    <w:rsid w:val="00EF3A65"/>
    <w:rsid w:val="00EF3B0D"/>
    <w:rsid w:val="00EF569E"/>
    <w:rsid w:val="00EF5AF3"/>
    <w:rsid w:val="00EF5BE4"/>
    <w:rsid w:val="00EF5D29"/>
    <w:rsid w:val="00EF630D"/>
    <w:rsid w:val="00EF664E"/>
    <w:rsid w:val="00EF7A82"/>
    <w:rsid w:val="00EF7B3C"/>
    <w:rsid w:val="00F002DB"/>
    <w:rsid w:val="00F01224"/>
    <w:rsid w:val="00F013D6"/>
    <w:rsid w:val="00F018DA"/>
    <w:rsid w:val="00F02A7C"/>
    <w:rsid w:val="00F02CD3"/>
    <w:rsid w:val="00F02EEE"/>
    <w:rsid w:val="00F04855"/>
    <w:rsid w:val="00F04935"/>
    <w:rsid w:val="00F04D72"/>
    <w:rsid w:val="00F05031"/>
    <w:rsid w:val="00F05FCC"/>
    <w:rsid w:val="00F066D2"/>
    <w:rsid w:val="00F0724F"/>
    <w:rsid w:val="00F0778E"/>
    <w:rsid w:val="00F10531"/>
    <w:rsid w:val="00F11D38"/>
    <w:rsid w:val="00F123FC"/>
    <w:rsid w:val="00F128B2"/>
    <w:rsid w:val="00F12FFC"/>
    <w:rsid w:val="00F132CD"/>
    <w:rsid w:val="00F137DD"/>
    <w:rsid w:val="00F1508A"/>
    <w:rsid w:val="00F150E8"/>
    <w:rsid w:val="00F1522B"/>
    <w:rsid w:val="00F1579B"/>
    <w:rsid w:val="00F15A83"/>
    <w:rsid w:val="00F16372"/>
    <w:rsid w:val="00F16724"/>
    <w:rsid w:val="00F179AA"/>
    <w:rsid w:val="00F179F7"/>
    <w:rsid w:val="00F2029D"/>
    <w:rsid w:val="00F202A7"/>
    <w:rsid w:val="00F20C23"/>
    <w:rsid w:val="00F20FFD"/>
    <w:rsid w:val="00F21103"/>
    <w:rsid w:val="00F23379"/>
    <w:rsid w:val="00F23932"/>
    <w:rsid w:val="00F239F4"/>
    <w:rsid w:val="00F23FC0"/>
    <w:rsid w:val="00F24294"/>
    <w:rsid w:val="00F258A5"/>
    <w:rsid w:val="00F25BC8"/>
    <w:rsid w:val="00F25DB5"/>
    <w:rsid w:val="00F2683B"/>
    <w:rsid w:val="00F27348"/>
    <w:rsid w:val="00F307E3"/>
    <w:rsid w:val="00F31071"/>
    <w:rsid w:val="00F31372"/>
    <w:rsid w:val="00F31EE6"/>
    <w:rsid w:val="00F320EB"/>
    <w:rsid w:val="00F3254F"/>
    <w:rsid w:val="00F32776"/>
    <w:rsid w:val="00F327A3"/>
    <w:rsid w:val="00F329AD"/>
    <w:rsid w:val="00F33546"/>
    <w:rsid w:val="00F34207"/>
    <w:rsid w:val="00F3438A"/>
    <w:rsid w:val="00F34413"/>
    <w:rsid w:val="00F349A0"/>
    <w:rsid w:val="00F34F32"/>
    <w:rsid w:val="00F355D3"/>
    <w:rsid w:val="00F363C0"/>
    <w:rsid w:val="00F36498"/>
    <w:rsid w:val="00F36B56"/>
    <w:rsid w:val="00F36D02"/>
    <w:rsid w:val="00F37B3A"/>
    <w:rsid w:val="00F40619"/>
    <w:rsid w:val="00F40F77"/>
    <w:rsid w:val="00F421A8"/>
    <w:rsid w:val="00F42398"/>
    <w:rsid w:val="00F42718"/>
    <w:rsid w:val="00F43124"/>
    <w:rsid w:val="00F43A40"/>
    <w:rsid w:val="00F446DB"/>
    <w:rsid w:val="00F45AEC"/>
    <w:rsid w:val="00F45AFE"/>
    <w:rsid w:val="00F46DE4"/>
    <w:rsid w:val="00F4729D"/>
    <w:rsid w:val="00F4790C"/>
    <w:rsid w:val="00F47AED"/>
    <w:rsid w:val="00F510D3"/>
    <w:rsid w:val="00F5154E"/>
    <w:rsid w:val="00F51A7A"/>
    <w:rsid w:val="00F51BB1"/>
    <w:rsid w:val="00F51EA3"/>
    <w:rsid w:val="00F5207B"/>
    <w:rsid w:val="00F527B1"/>
    <w:rsid w:val="00F528C9"/>
    <w:rsid w:val="00F53144"/>
    <w:rsid w:val="00F53452"/>
    <w:rsid w:val="00F550AD"/>
    <w:rsid w:val="00F558A1"/>
    <w:rsid w:val="00F55942"/>
    <w:rsid w:val="00F560E1"/>
    <w:rsid w:val="00F56614"/>
    <w:rsid w:val="00F56DEB"/>
    <w:rsid w:val="00F577E5"/>
    <w:rsid w:val="00F57966"/>
    <w:rsid w:val="00F579FA"/>
    <w:rsid w:val="00F57F90"/>
    <w:rsid w:val="00F6040F"/>
    <w:rsid w:val="00F608BB"/>
    <w:rsid w:val="00F60E3E"/>
    <w:rsid w:val="00F62394"/>
    <w:rsid w:val="00F62A17"/>
    <w:rsid w:val="00F63035"/>
    <w:rsid w:val="00F6322F"/>
    <w:rsid w:val="00F63244"/>
    <w:rsid w:val="00F63525"/>
    <w:rsid w:val="00F657F0"/>
    <w:rsid w:val="00F65A9A"/>
    <w:rsid w:val="00F65D5D"/>
    <w:rsid w:val="00F66085"/>
    <w:rsid w:val="00F66697"/>
    <w:rsid w:val="00F673D6"/>
    <w:rsid w:val="00F67B76"/>
    <w:rsid w:val="00F701A2"/>
    <w:rsid w:val="00F70691"/>
    <w:rsid w:val="00F7115B"/>
    <w:rsid w:val="00F714DA"/>
    <w:rsid w:val="00F71F78"/>
    <w:rsid w:val="00F72125"/>
    <w:rsid w:val="00F72BE6"/>
    <w:rsid w:val="00F72DF3"/>
    <w:rsid w:val="00F73D1F"/>
    <w:rsid w:val="00F7413D"/>
    <w:rsid w:val="00F74A7D"/>
    <w:rsid w:val="00F7678C"/>
    <w:rsid w:val="00F76C56"/>
    <w:rsid w:val="00F77404"/>
    <w:rsid w:val="00F775E5"/>
    <w:rsid w:val="00F80169"/>
    <w:rsid w:val="00F801BC"/>
    <w:rsid w:val="00F80B12"/>
    <w:rsid w:val="00F80C24"/>
    <w:rsid w:val="00F81388"/>
    <w:rsid w:val="00F81866"/>
    <w:rsid w:val="00F81EA2"/>
    <w:rsid w:val="00F82943"/>
    <w:rsid w:val="00F82951"/>
    <w:rsid w:val="00F82F2B"/>
    <w:rsid w:val="00F8466A"/>
    <w:rsid w:val="00F846F5"/>
    <w:rsid w:val="00F85882"/>
    <w:rsid w:val="00F85DF1"/>
    <w:rsid w:val="00F86913"/>
    <w:rsid w:val="00F87933"/>
    <w:rsid w:val="00F87A58"/>
    <w:rsid w:val="00F901A5"/>
    <w:rsid w:val="00F90EB2"/>
    <w:rsid w:val="00F911E0"/>
    <w:rsid w:val="00F91FF1"/>
    <w:rsid w:val="00F920FC"/>
    <w:rsid w:val="00F928A9"/>
    <w:rsid w:val="00F92AC6"/>
    <w:rsid w:val="00F946D0"/>
    <w:rsid w:val="00F94F87"/>
    <w:rsid w:val="00F94F8E"/>
    <w:rsid w:val="00F95731"/>
    <w:rsid w:val="00F963B7"/>
    <w:rsid w:val="00F96D9E"/>
    <w:rsid w:val="00FA05E7"/>
    <w:rsid w:val="00FA1D7C"/>
    <w:rsid w:val="00FA26DB"/>
    <w:rsid w:val="00FA3F58"/>
    <w:rsid w:val="00FA502F"/>
    <w:rsid w:val="00FA5105"/>
    <w:rsid w:val="00FA51A4"/>
    <w:rsid w:val="00FA620B"/>
    <w:rsid w:val="00FA63B0"/>
    <w:rsid w:val="00FA6B89"/>
    <w:rsid w:val="00FA769A"/>
    <w:rsid w:val="00FB0371"/>
    <w:rsid w:val="00FB135C"/>
    <w:rsid w:val="00FB16F0"/>
    <w:rsid w:val="00FB1721"/>
    <w:rsid w:val="00FB1D99"/>
    <w:rsid w:val="00FB2138"/>
    <w:rsid w:val="00FB3851"/>
    <w:rsid w:val="00FB3A7C"/>
    <w:rsid w:val="00FB4649"/>
    <w:rsid w:val="00FB47DA"/>
    <w:rsid w:val="00FB4C02"/>
    <w:rsid w:val="00FB4C92"/>
    <w:rsid w:val="00FB6144"/>
    <w:rsid w:val="00FB63B8"/>
    <w:rsid w:val="00FB64BF"/>
    <w:rsid w:val="00FB7985"/>
    <w:rsid w:val="00FC0638"/>
    <w:rsid w:val="00FC0875"/>
    <w:rsid w:val="00FC0A1F"/>
    <w:rsid w:val="00FC2787"/>
    <w:rsid w:val="00FC456D"/>
    <w:rsid w:val="00FC457A"/>
    <w:rsid w:val="00FC469A"/>
    <w:rsid w:val="00FC5955"/>
    <w:rsid w:val="00FC624A"/>
    <w:rsid w:val="00FC6393"/>
    <w:rsid w:val="00FC6524"/>
    <w:rsid w:val="00FD1375"/>
    <w:rsid w:val="00FD1398"/>
    <w:rsid w:val="00FD178E"/>
    <w:rsid w:val="00FD1E17"/>
    <w:rsid w:val="00FD1F82"/>
    <w:rsid w:val="00FD29F8"/>
    <w:rsid w:val="00FD443E"/>
    <w:rsid w:val="00FD45D9"/>
    <w:rsid w:val="00FD51FC"/>
    <w:rsid w:val="00FD53DC"/>
    <w:rsid w:val="00FD5559"/>
    <w:rsid w:val="00FD592E"/>
    <w:rsid w:val="00FD5B61"/>
    <w:rsid w:val="00FD5BFE"/>
    <w:rsid w:val="00FD5EFB"/>
    <w:rsid w:val="00FD6644"/>
    <w:rsid w:val="00FD6914"/>
    <w:rsid w:val="00FD6C11"/>
    <w:rsid w:val="00FD7E0C"/>
    <w:rsid w:val="00FD7EB1"/>
    <w:rsid w:val="00FE0171"/>
    <w:rsid w:val="00FE062E"/>
    <w:rsid w:val="00FE07F1"/>
    <w:rsid w:val="00FE13FE"/>
    <w:rsid w:val="00FE1B9A"/>
    <w:rsid w:val="00FE42CB"/>
    <w:rsid w:val="00FE45A7"/>
    <w:rsid w:val="00FE596D"/>
    <w:rsid w:val="00FE669F"/>
    <w:rsid w:val="00FE7850"/>
    <w:rsid w:val="00FF14E7"/>
    <w:rsid w:val="00FF27C1"/>
    <w:rsid w:val="00FF3427"/>
    <w:rsid w:val="00FF3950"/>
    <w:rsid w:val="00FF39F1"/>
    <w:rsid w:val="00FF3F31"/>
    <w:rsid w:val="00FF43C5"/>
    <w:rsid w:val="00FF53F1"/>
    <w:rsid w:val="00FF56C1"/>
    <w:rsid w:val="00FF5EBF"/>
    <w:rsid w:val="00FF624C"/>
    <w:rsid w:val="00FF6AD1"/>
    <w:rsid w:val="00FF6B18"/>
    <w:rsid w:val="00FF7566"/>
    <w:rsid w:val="00FF7C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65E796"/>
  <w15:docId w15:val="{0B8BBBF9-FBD7-4FF3-B6FE-05757DD06F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sz w:val="22"/>
        <w:szCs w:val="22"/>
        <w:lang w:val="en-GB" w:eastAsia="en-GB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2">
    <w:name w:val="2"/>
    <w:basedOn w:val="TableNormal"/>
    <w:rPr>
      <w:rFonts w:ascii="Calibri" w:eastAsia="Calibri" w:hAnsi="Calibri" w:cs="Calibri"/>
      <w:color w:val="000000"/>
    </w:r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  <w:tblStylePr w:type="firstRow">
      <w:rPr>
        <w:rFonts w:ascii="Calibri" w:eastAsia="Calibri" w:hAnsi="Calibri" w:cs="Calibri"/>
        <w:b/>
        <w:i w:val="0"/>
        <w:color w:val="FFFFFF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FFFFFF"/>
          <w:right w:val="single" w:sz="8" w:space="0" w:color="C0504D"/>
        </w:tcBorders>
        <w:shd w:val="clear" w:color="auto" w:fill="C0504D"/>
      </w:tcPr>
    </w:tblStylePr>
    <w:tblStylePr w:type="lastRow">
      <w:rPr>
        <w:b/>
        <w:i w:val="0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firstCol">
      <w:rPr>
        <w:b/>
        <w:i w:val="0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single" w:sz="8" w:space="0" w:color="C0504D"/>
        </w:tcBorders>
      </w:tcPr>
    </w:tblStylePr>
    <w:tblStylePr w:type="lastCol">
      <w:rPr>
        <w:b/>
        <w:i w:val="0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bottom w:val="single" w:sz="8" w:space="0" w:color="C0504D"/>
        </w:tcBorders>
        <w:shd w:val="clear" w:color="auto" w:fill="C0504D"/>
      </w:tcPr>
    </w:tblStylePr>
    <w:tblStylePr w:type="band1Horz">
      <w:tblPr/>
      <w:tcPr>
        <w:shd w:val="clear" w:color="auto" w:fill="C0504D"/>
      </w:tcPr>
    </w:tblStylePr>
  </w:style>
  <w:style w:type="table" w:customStyle="1" w:styleId="1">
    <w:name w:val="1"/>
    <w:basedOn w:val="TableNormal"/>
    <w:rPr>
      <w:rFonts w:ascii="Calibri" w:eastAsia="Calibri" w:hAnsi="Calibri" w:cs="Calibri"/>
      <w:color w:val="000000"/>
    </w:r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styleId="GridTable1Light-Accent5">
    <w:name w:val="Grid Table 1 Light Accent 5"/>
    <w:basedOn w:val="TableNormal"/>
    <w:uiPriority w:val="46"/>
    <w:rsid w:val="0065288F"/>
    <w:pPr>
      <w:spacing w:line="240" w:lineRule="auto"/>
    </w:pPr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65288F"/>
    <w:pPr>
      <w:spacing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5">
    <w:name w:val="Plain Table 5"/>
    <w:basedOn w:val="TableNormal"/>
    <w:uiPriority w:val="45"/>
    <w:rsid w:val="0065288F"/>
    <w:pPr>
      <w:spacing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0738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38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38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38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382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382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382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7382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3824"/>
  </w:style>
  <w:style w:type="paragraph" w:styleId="Footer">
    <w:name w:val="footer"/>
    <w:basedOn w:val="Normal"/>
    <w:link w:val="FooterChar"/>
    <w:uiPriority w:val="99"/>
    <w:unhideWhenUsed/>
    <w:rsid w:val="0007382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3824"/>
  </w:style>
  <w:style w:type="paragraph" w:customStyle="1" w:styleId="EndNoteBibliographyTitle">
    <w:name w:val="EndNote Bibliography Title"/>
    <w:basedOn w:val="Normal"/>
    <w:link w:val="EndNoteBibliographyTitleChar"/>
    <w:rsid w:val="00630B5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B5C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630B5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30B5C"/>
    <w:rPr>
      <w:noProof/>
    </w:rPr>
  </w:style>
  <w:style w:type="table" w:styleId="PlainTable4">
    <w:name w:val="Plain Table 4"/>
    <w:basedOn w:val="TableNormal"/>
    <w:uiPriority w:val="44"/>
    <w:rsid w:val="00D90A50"/>
    <w:pPr>
      <w:spacing w:line="240" w:lineRule="auto"/>
    </w:pPr>
    <w:rPr>
      <w:rFonts w:asciiTheme="minorHAnsi" w:eastAsiaTheme="minorHAnsi" w:hAnsiTheme="minorHAnsi" w:cstheme="minorBidi"/>
      <w:lang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PlaceholderText">
    <w:name w:val="Placeholder Text"/>
    <w:basedOn w:val="DefaultParagraphFont"/>
    <w:uiPriority w:val="99"/>
    <w:semiHidden/>
    <w:rsid w:val="008C155D"/>
    <w:rPr>
      <w:color w:val="808080"/>
    </w:rPr>
  </w:style>
  <w:style w:type="paragraph" w:styleId="NormalWeb">
    <w:name w:val="Normal (Web)"/>
    <w:basedOn w:val="Normal"/>
    <w:uiPriority w:val="99"/>
    <w:unhideWhenUsed/>
    <w:rsid w:val="00095A3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 w:eastAsia="en-US"/>
    </w:rPr>
  </w:style>
  <w:style w:type="table" w:styleId="TableGrid">
    <w:name w:val="Table Grid"/>
    <w:basedOn w:val="TableNormal"/>
    <w:uiPriority w:val="39"/>
    <w:rsid w:val="00FE0171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B909B2"/>
  </w:style>
  <w:style w:type="character" w:styleId="Hyperlink">
    <w:name w:val="Hyperlink"/>
    <w:basedOn w:val="DefaultParagraphFont"/>
    <w:uiPriority w:val="99"/>
    <w:unhideWhenUsed/>
    <w:rsid w:val="00B625F2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557D8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9D3EA4"/>
    <w:pPr>
      <w:spacing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9D3EA4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156262"/>
    <w:pPr>
      <w:spacing w:line="240" w:lineRule="auto"/>
    </w:pPr>
    <w:rPr>
      <w:rFonts w:asciiTheme="minorHAnsi" w:eastAsiaTheme="minorHAnsi" w:hAnsiTheme="minorHAnsi" w:cstheme="minorBidi"/>
      <w:lang w:val="en-US" w:eastAsia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Strong">
    <w:name w:val="Strong"/>
    <w:basedOn w:val="DefaultParagraphFont"/>
    <w:uiPriority w:val="22"/>
    <w:qFormat/>
    <w:rsid w:val="0094627E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767318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D37B98"/>
    <w:pPr>
      <w:spacing w:line="240" w:lineRule="auto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F628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1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0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5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8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1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3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3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5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9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8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0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1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9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6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4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8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3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6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7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2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1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6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9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8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3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0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4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0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8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7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3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2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9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5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7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0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2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4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70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2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55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8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60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63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83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5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50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96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22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0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0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96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6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13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0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2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24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25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14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45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15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6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6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8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8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47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7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36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9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3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1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8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7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06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07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49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92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9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43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7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33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9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61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34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20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9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82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7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8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9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3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7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12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7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67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0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90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41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6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88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3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19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16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1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6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6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36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52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94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3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4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7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0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89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0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73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00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39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5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2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0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96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47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3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56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5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3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7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9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3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8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80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3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0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2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3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35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8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3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1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8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3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4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72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2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0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5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49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0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1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0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2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9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54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1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8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56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33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9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02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07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1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2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7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2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2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7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8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1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6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3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1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6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14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4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53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1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84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49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6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81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9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8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0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1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8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02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00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42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0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36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6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8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5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37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5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57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6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8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39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1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0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3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3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73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55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8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02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1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7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79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4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2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5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6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55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1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3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06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9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3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7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66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4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2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9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55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80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44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6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8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9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1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23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9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54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5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08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33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01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6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1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6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9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7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1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5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0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7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8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1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5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47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16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7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7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48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8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8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9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06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1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4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7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5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4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72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0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9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66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1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4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9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0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64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8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8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9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9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73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74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9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9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5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99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47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2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7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8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1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3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65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6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1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04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9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9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8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4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82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4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6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0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8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7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1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75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5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3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1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3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8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6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3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9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2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78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9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56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53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5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4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3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82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01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0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8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8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9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42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53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2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7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8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27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9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9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93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9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60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7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0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5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0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13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0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0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25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6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2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75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2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76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65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9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8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9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35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7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0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67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4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0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5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2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34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6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53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2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7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3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8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9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35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1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7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68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77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5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46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0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25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9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3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00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35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8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8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08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3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4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4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3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25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7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00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1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9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0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17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9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0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03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6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8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99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0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4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3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9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3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1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52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75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75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7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80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8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41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7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30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20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35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4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1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7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05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20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39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95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29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69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145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64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0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5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3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65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9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40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93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2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5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05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9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76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6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84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03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7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3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1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2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1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94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6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83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1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2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0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7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0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5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96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56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6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1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77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4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8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02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13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9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5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3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76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14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7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06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8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49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8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15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4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4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9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6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3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1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8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2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4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2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2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9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80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8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9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4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4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32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1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6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37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01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39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8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33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91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03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1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57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8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8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9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70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59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86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5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0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7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4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05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0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8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52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1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9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75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65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96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04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8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9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0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0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353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9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1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4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74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2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1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60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32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40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67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1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54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7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1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62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5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55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7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72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41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87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15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23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70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8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0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75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5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64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76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3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69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46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1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2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9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7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0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65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50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3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93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43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69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3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2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05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1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89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2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5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1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4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10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72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07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5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25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8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22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3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23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9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4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7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8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78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9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5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9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33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8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8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2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9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91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8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3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6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0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5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5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3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5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8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10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40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7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0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9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3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76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7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99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6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07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2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8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05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6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2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9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1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98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9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0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53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5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7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9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16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7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4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83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6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4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2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0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2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1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39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1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3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6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6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1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6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6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26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5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8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9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0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8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6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0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18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7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2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6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0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5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6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4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4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3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16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62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44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5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9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5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1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1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5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79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7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7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5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53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92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30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37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03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7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9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9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2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74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8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51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5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3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2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06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2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11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12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43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2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21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36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36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8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6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0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0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2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50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78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1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1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7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21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82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1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8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23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9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6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9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8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1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4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30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81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2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2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06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13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79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45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02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2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50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7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2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19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00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7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73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0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09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93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94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2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5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52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03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7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0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6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1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9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89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89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13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1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33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3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6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5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07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8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0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73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73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11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55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6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0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2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8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02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2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73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65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65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9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2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4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2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4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82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2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02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49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9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1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68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7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73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1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3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0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9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36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7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3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6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46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6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57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89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62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8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67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29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60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04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58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5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2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1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93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9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83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1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7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7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7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3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38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6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1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0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0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1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5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9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5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10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5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7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46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6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43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4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5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9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93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20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7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9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6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7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29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7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7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0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45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50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12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2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31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9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45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26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2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57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2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2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04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1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7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3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44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2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8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98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7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1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0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3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1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1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58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9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5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7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6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59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37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71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8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23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6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3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2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29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5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4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3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7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5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42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0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4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77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35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54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8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9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64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4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02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95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8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0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3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66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0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2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2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63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36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88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3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9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50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47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39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8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13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8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0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8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02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09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8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76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4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27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5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92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4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13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8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0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0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0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05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7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5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8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1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0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8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3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3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7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2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8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2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6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1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9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56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6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03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03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35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8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96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9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0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75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24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8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9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3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83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76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83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33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96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73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97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85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16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9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73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8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7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3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4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46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0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8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6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71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95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29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8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99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0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87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9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0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4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9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34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7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1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74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6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8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64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9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73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9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6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35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7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3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2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1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1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9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44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79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11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2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38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8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3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9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8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1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9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0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8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8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2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84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46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8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3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8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48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94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5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6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7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2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3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01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8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9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4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1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3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0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8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7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8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41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9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1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5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1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90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74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9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1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9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2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13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4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8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0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16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742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8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7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2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43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9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0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86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7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2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2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9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7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3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41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1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5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2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0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1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1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8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86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05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0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2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1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9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5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1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8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2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66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86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5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1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5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7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3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6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99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4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54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00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3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1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7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8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75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5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4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4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73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8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0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1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12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04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55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8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82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6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68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80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8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73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2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3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3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6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15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9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3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9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0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92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433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2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8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0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52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4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22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21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49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2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42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0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78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3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8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3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6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08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3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4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1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2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9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5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3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8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4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46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5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74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1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1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44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4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5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0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3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50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95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2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97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1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82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02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1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30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1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9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0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09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0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94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5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7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6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0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8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6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9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0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94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6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2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9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5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8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56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1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8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3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22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4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3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5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43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7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0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97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9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2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2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95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5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031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2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6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1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92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93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6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7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9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1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03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80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87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3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42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76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77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85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66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2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3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9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7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2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2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91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9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4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15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8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9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51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13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1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40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6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53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9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2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1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58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5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5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34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6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08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9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44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9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3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41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84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3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94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26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33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2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8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7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50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8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05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08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6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1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16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9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2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85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78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0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36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2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9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56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71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9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56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7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0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6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3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7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88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4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26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2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6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57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9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2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93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4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9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8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37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83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0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65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69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55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0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86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6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5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6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0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73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4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45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japri\Downloads\17221277@rcsi.com" TargetMode="External"/><Relationship Id="rId13" Type="http://schemas.openxmlformats.org/officeDocument/2006/relationships/hyperlink" Target="mailto:b.saunders@keele.ac.u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libbyybaines@icloud.com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mailto:j.a.prior@keele.ac.uk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.hay@keele.ac.u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j.a.prior@keele.ac.uk" TargetMode="External"/><Relationship Id="rId10" Type="http://schemas.openxmlformats.org/officeDocument/2006/relationships/hyperlink" Target="file:///C:\Users\japri\Downloads\17239419@rcsi.com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eleanorlcross@gmail.com" TargetMode="External"/><Relationship Id="rId14" Type="http://schemas.openxmlformats.org/officeDocument/2006/relationships/hyperlink" Target="mailto:a.farmer@qmu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F055A84-6386-49E1-8988-7EB5F902E5FC}">
  <we:reference id="wa104380122" version="1.0.0.1" store="en-US" storeType="OMEX"/>
  <we:alternateReferences>
    <we:reference id="wa104380122" version="1.0.0.1" store="wa104380122" storeType="OMEX"/>
  </we:alternateReferences>
  <we:properties>
    <we:property name="RCMSubscriberId" value="&quot;0&quot;"/>
    <we:property name="RCMUserId" value="&quot;user:5e21905de4b03c390bbc2457&quot;"/>
    <we:property name="biblioId" value="137772024"/>
    <we:property name="cit:1020430740" value="&quot;{\&quot;docs\&quot;:[{\&quot;id\&quot;:\&quot;doc:5e309aa3e4b023cae23eb16d\&quot;,\&quot;pageReplace\&quot;:\&quot;\&quot;,\&quot;author\&quot;:true,\&quot;year\&quot;:true,\&quot;prefix\&quot;:\&quot;\&quot;,\&quot;suffix\&quot;:\&quot;\&quot;}],\&quot;position\&quot;:\&quot;body\&quot;}&quot;"/>
    <we:property name="cit:1191266017" value="&quot;{\&quot;docs\&quot;:[{\&quot;id\&quot;:\&quot;doc:5e30946be4b0671e156023a5\&quot;,\&quot;pageReplace\&quot;:\&quot;\&quot;,\&quot;author\&quot;:true,\&quot;year\&quot;:true,\&quot;prefix\&quot;:\&quot;\&quot;,\&quot;suffix\&quot;:\&quot;\&quot;}],\&quot;position\&quot;:\&quot;body\&quot;}&quot;"/>
    <we:property name="cit:1216470196" value="&quot;{\&quot;docs\&quot;:[{\&quot;id\&quot;:\&quot;doc:5e3df6e4e4b056103a5f506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289778018" value="&quot;{\&quot;docs\&quot;:[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293634192" value="&quot;{\&quot;docs\&quot;:[{\&quot;id\&quot;:\&quot;doc:5e309d62e4b025842394b47a\&quot;,\&quot;pageReplace\&quot;:\&quot;\&quot;,\&quot;author\&quot;:true,\&quot;year\&quot;:true,\&quot;prefix\&quot;:\&quot;\&quot;,\&quot;suffix\&quot;:\&quot;\&quot;}],\&quot;position\&quot;:\&quot;body\&quot;}&quot;"/>
    <we:property name="cit:132072336" value="&quot;{\&quot;docs\&quot;:[{\&quot;id\&quot;:\&quot;doc:5e3df6e4e4b056103a5f506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358780233" value="&quot;{\&quot;docs\&quot;:[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391006405" value="&quot;{\&quot;docs\&quot;:[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401090785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514424059" value="&quot;{\&quot;docs\&quot;:[{\&quot;id\&quot;:\&quot;doc:5e3d9393e4b033bb25f5359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522280340" value="&quot;{\&quot;docs\&quot;:[{\&quot;id\&quot;:\&quot;doc:5e30a0dce4b0671e156029cb\&quot;,\&quot;pageReplace\&quot;:\&quot;\&quot;,\&quot;author\&quot;:true,\&quot;year\&quot;:true,\&quot;prefix\&quot;:\&quot;\&quot;,\&quot;suffix\&quot;:\&quot;\&quot;}],\&quot;position\&quot;:\&quot;body\&quot;}&quot;"/>
    <we:property name="cit:1572768208" value="&quot;{\&quot;docs\&quot;:[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65057617" value="&quot;{\&quot;docs\&quot;:[{\&quot;id\&quot;:\&quot;doc:5e30946be4b0671e156023a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655186988" value="&quot;{\&quot;docs\&quot;:[{\&quot;id\&quot;:\&quot;doc:5e3e1e07e4b0f13877f1c54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718390577" value="&quot;{\&quot;docs\&quot;:[{\&quot;id\&quot;:\&quot;doc:5e309c3ae4b025842394b3f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763411504" value="&quot;{\&quot;docs\&quot;:[{\&quot;id\&quot;:\&quot;doc:5e30974fe4b023cae23eb07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815595117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833562380" value="&quot;{\&quot;docs\&quot;:[{\&quot;id\&quot;:\&quot;doc:5e3098fee4b014c2dce2244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841731610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1849284346" value="&quot;{\&quot;docs\&quot;:[{\&quot;id\&quot;:\&quot;doc:5e309348e4b0e67b35d24960\&quot;,\&quot;pageReplace\&quot;:\&quot;\&quot;,\&quot;author\&quot;:true,\&quot;year\&quot;:true,\&quot;prefix\&quot;:\&quot;\&quot;,\&quot;suffix\&quot;:\&quot;\&quot;}],\&quot;position\&quot;:\&quot;body\&quot;}&quot;"/>
    <we:property name="cit:1892606785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025823877" value="&quot;{\&quot;docs\&quot;:[{\&quot;id\&quot;:\&quot;doc:5e3095d8e4b025842394a9ec\&quot;,\&quot;pageReplace\&quot;:\&quot;\&quot;,\&quot;author\&quot;:true,\&quot;year\&quot;:true,\&quot;prefix\&quot;:\&quot;\&quot;,\&quot;suffix\&quot;:\&quot;\&quot;}],\&quot;position\&quot;:\&quot;body\&quot;}&quot;"/>
    <we:property name="cit:2028059819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130113332" value="&quot;{\&quot;docs\&quot;:[{\&quot;id\&quot;:\&quot;doc:5e3099d2e4b025842394b1ef\&quot;,\&quot;pageReplace\&quot;:\&quot;\&quot;,\&quot;author\&quot;:true,\&quot;year\&quot;:true,\&quot;prefix\&quot;:\&quot;\&quot;,\&quot;suffix\&quot;:\&quot;\&quot;}],\&quot;position\&quot;:\&quot;body\&quot;}&quot;"/>
    <we:property name="cit:221955014" value="&quot;{\&quot;docs\&quot;:[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83161429" value="&quot;{\&quot;docs\&quot;:[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85859908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9149923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299121178" value="&quot;{\&quot;docs\&quot;:[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324638804" value="&quot;{\&quot;docs\&quot;:[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325021464" value="&quot;{\&quot;docs\&quot;:[{\&quot;id\&quot;:\&quot;doc:5e3ecea4e4b090d5e967299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329874087" value="&quot;{\&quot;docs\&quot;:[{\&quot;id\&quot;:\&quot;doc:5e309348e4b0e67b35d24960\&quot;,\&quot;pageReplace\&quot;:\&quot;\&quot;,\&quot;author\&quot;:true,\&quot;year\&quot;:true,\&quot;prefix\&quot;:\&quot;\&quot;,\&quot;suffix\&quot;:\&quot;\&quot;}],\&quot;position\&quot;:\&quot;body\&quot;}&quot;"/>
    <we:property name="cit:345601670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449284409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461313445" value="&quot;{\&quot;docs\&quot;:[{\&quot;id\&quot;:\&quot;doc:5e43339fe4b08e4cd396265b\&quot;,\&quot;pageReplace\&quot;:\&quot;\&quot;,\&quot;author\&quot;:true,\&quot;year\&quot;:true,\&quot;prefix\&quot;:\&quot;\&quot;,\&quot;suffix\&quot;:\&quot;\&quot;}],\&quot;position\&quot;:\&quot;body\&quot;}&quot;"/>
    <we:property name="cit:474260812" value="&quot;{\&quot;docs\&quot;:[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509724409" value="&quot;{\&quot;docs\&quot;:[{\&quot;id\&quot;:\&quot;doc:5e30974fe4b023cae23eb07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607316364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675312201" value="&quot;{\&quot;docs\&quot;:[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702679881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707920225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74870807" value="&quot;{\&quot;docs\&quot;:[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755941683" value="&quot;{\&quot;docs\&quot;:[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8649206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896867367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928692766" value="&quot;{\&quot;docs\&quot;:[{\&quot;id\&quot;:\&quot;doc:5e309439e4b025842394a91a\&quot;,\&quot;pageReplace\&quot;:\&quot;\&quot;,\&quot;author\&quot;:true,\&quot;year\&quot;:true,\&quot;prefix\&quot;:\&quot;\&quot;,\&quot;suffix\&quot;:\&quot;\&quot;}],\&quot;position\&quot;:\&quot;body\&quot;}&quot;"/>
    <we:property name="cit:931238415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962005397" value="&quot;{\&quot;docs\&quot;:[{\&quot;id\&quot;:\&quot;doc:5e309aa3e4b023cae23eb16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969097449" value="&quot;{\&quot;docs\&quot;:[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03967436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043902559" value="&quot;{\&quot;docs\&quot;:[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058853307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066413887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1305578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149743102" value="&quot;{\&quot;docs\&quot;:[{\&quot;id\&quot;:\&quot;doc:5e3095d8e4b025842394a9ec\&quot;,\&quot;pageReplace\&quot;:\&quot;\&quot;,\&quot;author\&quot;:true,\&quot;year\&quot;:true,\&quot;prefix\&quot;:\&quot;\&quot;,\&quot;suffix\&quot;:\&quot;\&quot;}],\&quot;position\&quot;:\&quot;body\&quot;}&quot;"/>
    <we:property name="cit:_1237400703" value="&quot;{\&quot;docs\&quot;:[{\&quot;id\&quot;:\&quot;doc:5e30a2cbe4b0671e15602aa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238782577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260526909" value="&quot;{\&quot;docs\&quot;:[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261447768" value="&quot;{\&quot;docs\&quot;:[{\&quot;id\&quot;:\&quot;doc:5e3099d2e4b025842394b1e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279327448" value="&quot;{\&quot;docs\&quot;:[{\&quot;id\&quot;:\&quot;doc:5e309d38e4b0bc469121239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317954349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333290302" value="&quot;{\&quot;docs\&quot;:[{\&quot;id\&quot;:\&quot;doc:5eb852b4e4b00beb1464728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372071546" value="&quot;{\&quot;docs\&quot;:[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384865066" value="&quot;{\&quot;docs\&quot;:[{\&quot;id\&quot;:\&quot;doc:5e309bd9e4b036dd6c86b69a\&quot;,\&quot;pageReplace\&quot;:\&quot;\&quot;,\&quot;author\&quot;:true,\&quot;year\&quot;:true,\&quot;prefix\&quot;:\&quot;\&quot;,\&quot;suffix\&quot;:\&quot;\&quot;}],\&quot;position\&quot;:\&quot;body\&quot;}&quot;"/>
    <we:property name="cit:_1424329237" value="&quot;{\&quot;docs\&quot;:[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458556199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465570225" value="&quot;{\&quot;docs\&quot;:[{\&quot;id\&quot;:\&quot;doc:5e309c89e4b036dd6c86b6d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477985776" value="&quot;{\&quot;docs\&quot;:[{\&quot;id\&quot;:\&quot;doc:5e309b16e4b023cae23eb196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485318395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505894597" value="&quot;{\&quot;docs\&quot;:[{\&quot;id\&quot;:\&quot;doc:5e309439e4b025842394a91a\&quot;,\&quot;pageReplace\&quot;:\&quot;\&quot;,\&quot;author\&quot;:true,\&quot;year\&quot;:true,\&quot;prefix\&quot;:\&quot;\&quot;,\&quot;suffix\&quot;:\&quot;\&quot;}],\&quot;position\&quot;:\&quot;body\&quot;}&quot;"/>
    <we:property name="cit:_1523089804" value="&quot;{\&quot;docs\&quot;:[{\&quot;id\&quot;:\&quot;doc:5e3095d8e4b025842394a9ec\&quot;,\&quot;pageReplace\&quot;:\&quot;\&quot;,\&quot;author\&quot;:true,\&quot;year\&quot;:true,\&quot;prefix\&quot;:\&quot;\&quot;,\&quot;suffix\&quot;:\&quot;\&quot;}],\&quot;position\&quot;:\&quot;body\&quot;}&quot;"/>
    <we:property name="cit:_1539353638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543817253" value="&quot;{\&quot;docs\&quot;:[{\&quot;id\&quot;:\&quot;doc:5e30946be4b0671e156023a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619827341" value="&quot;{\&quot;docs\&quot;:[{\&quot;id\&quot;:\&quot;doc:5e949399e4b03521ff24858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65320984" value="&quot;{\&quot;docs\&quot;:[{\&quot;id\&quot;:\&quot;doc:5e309d62e4b025842394b47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67482242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694676855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752417629" value="&quot;{\&quot;docs\&quot;:[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758819626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788411696" value="&quot;{\&quot;docs\&quot;:[{\&quot;id\&quot;:\&quot;doc:5e3097e7e4b01d822d7ece7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789202512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790353891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850783970" value="&quot;{\&quot;docs\&quot;:[{\&quot;id\&quot;:\&quot;doc:5e3d9672e4b011e561d811b4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9397861" value="&quot;{\&quot;docs\&quot;:[{\&quot;id\&quot;:\&quot;doc:5e3d9393e4b033bb25f5359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956238476" value="&quot;{\&quot;docs\&quot;:[{\&quot;id\&quot;:\&quot;doc:5e3098fee4b014c2dce2244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956782500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971590917" value="&quot;{\&quot;docs\&quot;:[{\&quot;id\&quot;:\&quot;doc:5e3da2d9e4b001920459d5f9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1974203257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2038882463" value="&quot;{\&quot;docs\&quot;:[{\&quot;id\&quot;:\&quot;doc:5e309c3ae4b025842394b3f5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2110567219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2133240628" value="&quot;{\&quot;docs\&quot;:[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227604679" value="&quot;{\&quot;docs\&quot;:[{\&quot;id\&quot;:\&quot;doc:5e309bd9e4b036dd6c86b69a\&quot;,\&quot;pageReplace\&quot;:\&quot;\&quot;,\&quot;author\&quot;:true,\&quot;year\&quot;:true,\&quot;prefix\&quot;:\&quot;\&quot;,\&quot;suffix\&quot;:\&quot;\&quot;}],\&quot;position\&quot;:\&quot;body\&quot;}&quot;"/>
    <we:property name="cit:_274950712" value="&quot;{\&quot;docs\&quot;:[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443532459" value="&quot;{\&quot;docs\&quot;:[{\&quot;id\&quot;:\&quot;doc:5e3095d8e4b025842394a9ec\&quot;,\&quot;pageReplace\&quot;:\&quot;\&quot;,\&quot;author\&quot;:true,\&quot;year\&quot;:true,\&quot;prefix\&quot;:\&quot;\&quot;,\&quot;suffix\&quot;:\&quot;\&quot;}],\&quot;position\&quot;:\&quot;body\&quot;}&quot;"/>
    <we:property name="cit:_578206705" value="&quot;{\&quot;docs\&quot;:[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678032424" value="&quot;{\&quot;docs\&quot;:[{\&quot;id\&quot;:\&quot;doc:5e309b16e4b023cae23eb196\&quot;,\&quot;pageReplace\&quot;:\&quot;\&quot;,\&quot;author\&quot;:true,\&quot;year\&quot;:true,\&quot;prefix\&quot;:\&quot;\&quot;,\&quot;suffix\&quot;:\&quot;\&quot;}],\&quot;position\&quot;:\&quot;body\&quot;}&quot;"/>
    <we:property name="cit:_719213926" value="&quot;{\&quot;docs\&quot;:[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755596962" value="&quot;{\&quot;docs\&quot;:[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787737261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7910782" value="&quot;{\&quot;docs\&quot;:[{\&quot;id\&quot;:\&quot;doc:5e3e1e5ae4b056103a5f5ac8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794833100" value="&quot;{\&quot;docs\&quot;:[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15030784" value="&quot;{\&quot;docs\&quot;:[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1685387" value="&quot;{\&quot;docs\&quot;:[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18349430" value="&quot;{\&quot;docs\&quot;:[{\&quot;id\&quot;:\&quot;doc:5e431aeae4b08914659d7c3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68454421" value="&quot;{\&quot;docs\&quot;:[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83099617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889570777" value="&quot;{\&quot;docs\&quot;:[{\&quot;id\&quot;:\&quot;doc:5e3e1deee4b09192d980f443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05841971" value="&quot;{\&quot;docs\&quot;:[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09152467" value="&quot;{\&quot;docs\&quot;:[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42526283" value="&quot;{\&quot;docs\&quot;:[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66425211" value="&quot;{\&quot;docs\&quot;:[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7710659" value="&quot;{\&quot;docs\&quot;:[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:_996104767" value="&quot;{\&quot;docs\&quot;:[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  <we:property name="citationStyle" value="&quot;{\&quot;id\&quot;:\&quot;165\&quot;,\&quot;styleType\&quot;:\&quot;refworks\&quot;,\&quot;name\&quot;:\&quot;Vancouver\&quot;,\&quot;isInstitutional\&quot;:false,\&quot;citeStyle\&quot;:\&quot;INTEXT_ONLY\&quot;,\&quot;isSorted\&quot;:false,\&quot;usesNumbers\&quot;:true,\&quot;$$hashKey\&quot;:\&quot;object:60\&quot;}&quot;"/>
    <we:property name="contentControlsValues" value="&quot;{}&quot;"/>
    <we:property name="documentProjectId" value="&quot;\&quot;ap:5e304ba7c9e77c0001f6494a\&quot;&quot;"/>
    <we:property name="optionsValues" value="&quot;{\&quot;doc:5e306495e4b01fdb376d58bd&amp;-996104767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6495e4b01fdb376d58bd&amp;285859908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6495e4b01fdb376d58bd&amp;8649206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65e5e4b0258423949b3f&amp;-868454421\&quot;: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,\&quot;doc:5e309348e4b0e67b35d24960&amp;449284409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348e4b0e67b35d24960&amp;-1458556199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348e4b0e67b35d24960&amp;702679881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348e4b0e67b35d24960&amp;931238415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348e4b0e67b35d24960&amp;-1789202512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65e5e4b0258423949b3f&amp;299121178\&quot;: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,\&quot;doc:5e309348e4b0e67b35d24960&amp;607316364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6495e4b01fdb376d58bd&amp;-1694676855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65e5e4b0258423949b3f&amp;-1372071546\&quot;:{\&quot;id\&quot;:\&quot;doc:5e3065e5e4b0258423949b3f\&quot;,\&quot;projectId\&quot;:\&quot;ap:5e304ba7c9e77c0001f6494a\&quot;,\&quot;pageReplace\&quot;:\&quot;\&quot;,\&quot;author\&quot;:true,\&quot;year\&quot;:true,\&quot;prefix\&quot;:\&quot;\&quot;,\&quot;suffix\&quot;:\&quot;\&quot;},\&quot;doc:5e309439e4b025842394a91a&amp;-1485318395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30946be4b0671e156023a5&amp;-1543817253\&quot;:{\&quot;id\&quot;:\&quot;doc:5e30946be4b0671e156023a5\&quot;,\&quot;projectId\&quot;:\&quot;ap:5e304ba7c9e77c0001f6494a\&quot;,\&quot;pageReplace\&quot;:\&quot;\&quot;,\&quot;author\&quot;:true,\&quot;year\&quot;:true,\&quot;prefix\&quot;:\&quot;\&quot;,\&quot;suffix\&quot;:\&quot;\&quot;},\&quot;doc:5e3094c4e4b01d822d7ecd5e&amp;-1758819626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309439e4b025842394a91a&amp;-1317954349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30946be4b0671e156023a5&amp;165057617\&quot;:{\&quot;id\&quot;:\&quot;doc:5e30946be4b0671e156023a5\&quot;,\&quot;projectId\&quot;:\&quot;ap:5e304ba7c9e77c0001f6494a\&quot;,\&quot;pageReplace\&quot;:\&quot;\&quot;,\&quot;author\&quot;:true,\&quot;year\&quot;:true,\&quot;prefix\&quot;:\&quot;\&quot;,\&quot;suffix\&quot;:\&quot;\&quot;},\&quot;doc:5e309348e4b0e67b35d24960&amp;345601670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598e4b036dd6c86b633&amp;-815030784\&quot;: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,\&quot;doc:5e3095d8e4b025842394a9ec&amp;1892606785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5d8e4b025842394a9ec&amp;2028059819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4c4e4b01d822d7ecd5e&amp;-966425211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3096e2e4b01d822d7ecde8&amp;1572768208\&quot;: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,\&quot;doc:5e30974fe4b023cae23eb075&amp;1763411504\&quot;:{\&quot;id\&quot;:\&quot;doc:5e30974fe4b023cae23eb075\&quot;,\&quot;projectId\&quot;:\&quot;ap:5e304ba7c9e77c0001f6494a\&quot;,\&quot;pageReplace\&quot;:\&quot;\&quot;,\&quot;author\&quot;:true,\&quot;year\&quot;:true,\&quot;prefix\&quot;:\&quot;\&quot;,\&quot;suffix\&quot;:\&quot;\&quot;},\&quot;doc:5e3097e7e4b01d822d7ece7b&amp;-1788411696\&quot;:{\&quot;id\&quot;:\&quot;doc:5e3097e7e4b01d822d7ece7b\&quot;,\&quot;projectId\&quot;:\&quot;ap:5e304ba7c9e77c0001f6494a\&quot;,\&quot;pageReplace\&quot;:\&quot;\&quot;,\&quot;author\&quot;:true,\&quot;year\&quot;:true,\&quot;prefix\&quot;:\&quot;\&quot;,\&quot;suffix\&quot;:\&quot;\&quot;},\&quot;doc:5e3098fee4b014c2dce22440&amp;1833562380\&quot;:{\&quot;id\&quot;:\&quot;doc:5e3098fee4b014c2dce22440\&quot;,\&quot;projectId\&quot;:\&quot;ap:5e304ba7c9e77c0001f6494a\&quot;,\&quot;pageReplace\&quot;:\&quot;\&quot;,\&quot;author\&quot;:true,\&quot;year\&quot;:true,\&quot;prefix\&quot;:\&quot;\&quot;,\&quot;suffix\&quot;:\&quot;\&quot;},\&quot;doc:5e3099d2e4b025842394b1ef&amp;-1261447768\&quot;:{\&quot;id\&quot;:\&quot;doc:5e3099d2e4b025842394b1ef\&quot;,\&quot;projectId\&quot;:\&quot;ap:5e304ba7c9e77c0001f6494a\&quot;,\&quot;pageReplace\&quot;:\&quot;\&quot;,\&quot;author\&quot;:true,\&quot;year\&quot;:true,\&quot;prefix\&quot;:\&quot;\&quot;,\&quot;suffix\&quot;:\&quot;\&quot;},\&quot;doc:5e309a3ae4b01d822d7ecf0c&amp;1358780233\&quot;: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,\&quot;doc:5e3098fee4b014c2dce22440&amp;-1956238476\&quot;:{\&quot;id\&quot;:\&quot;doc:5e3098fee4b014c2dce22440\&quot;,\&quot;projectId\&quot;:\&quot;ap:5e304ba7c9e77c0001f6494a\&quot;,\&quot;pageReplace\&quot;:\&quot;\&quot;,\&quot;author\&quot;:true,\&quot;year\&quot;:true,\&quot;prefix\&quot;:\&quot;\&quot;,\&quot;suffix\&quot;:\&quot;\&quot;},\&quot;doc:5e309aa3e4b023cae23eb16d&amp;962005397\&quot;:{\&quot;id\&quot;:\&quot;doc:5e309aa3e4b023cae23eb16d\&quot;,\&quot;projectId\&quot;:\&quot;ap:5e304ba7c9e77c0001f6494a\&quot;,\&quot;pageReplace\&quot;:\&quot;\&quot;,\&quot;author\&quot;:true,\&quot;year\&quot;:true,\&quot;prefix\&quot;:\&quot;\&quot;,\&quot;suffix\&quot;:\&quot;\&quot;},\&quot;doc:5e309b16e4b023cae23eb196&amp;-1477985776\&quot;:{\&quot;id\&quot;:\&quot;doc:5e309b16e4b023cae23eb196\&quot;,\&quot;projectId\&quot;:\&quot;ap:5e304ba7c9e77c0001f6494a\&quot;,\&quot;pageReplace\&quot;:\&quot;\&quot;,\&quot;author\&quot;:true,\&quot;year\&quot;:true,\&quot;prefix\&quot;:\&quot;\&quot;,\&quot;suffix\&quot;:\&quot;\&quot;},\&quot;doc:5e309bd9e4b036dd6c86b69a&amp;675312201\&quot;: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,\&quot;doc:5e309c3ae4b025842394b3f5&amp;1718390577\&quot;:{\&quot;id\&quot;:\&quot;doc:5e309c3ae4b025842394b3f5\&quot;,\&quot;projectId\&quot;:\&quot;ap:5e304ba7c9e77c0001f6494a\&quot;,\&quot;pageReplace\&quot;:\&quot;\&quot;,\&quot;author\&quot;:true,\&quot;year\&quot;:true,\&quot;prefix\&quot;:\&quot;\&quot;,\&quot;suffix\&quot;:\&quot;\&quot;},\&quot;doc:5e309c89e4b036dd6c86b6db&amp;-1465570225\&quot;:{\&quot;id\&quot;:\&quot;doc:5e309c89e4b036dd6c86b6db\&quot;,\&quot;projectId\&quot;:\&quot;ap:5e304ba7c9e77c0001f6494a\&quot;,\&quot;pageReplace\&quot;:\&quot;\&quot;,\&quot;author\&quot;:true,\&quot;year\&quot;:true,\&quot;prefix\&quot;:\&quot;\&quot;,\&quot;suffix\&quot;:\&quot;\&quot;},\&quot;doc:5e309a3ae4b01d822d7ecf0c&amp;-1424329237\&quot;: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,\&quot;doc:5e309d38e4b0bc469121239a&amp;-1279327448\&quot;:{\&quot;id\&quot;:\&quot;doc:5e309d38e4b0bc469121239a\&quot;,\&quot;projectId\&quot;:\&quot;ap:5e304ba7c9e77c0001f6494a\&quot;,\&quot;pageReplace\&quot;:\&quot;\&quot;,\&quot;author\&quot;:true,\&quot;year\&quot;:true,\&quot;prefix\&quot;:\&quot;\&quot;,\&quot;suffix\&quot;:\&quot;\&quot;},\&quot;doc:5e309439e4b025842394a91a&amp;29149923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309598e4b036dd6c86b633&amp;283161429\&quot;: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,\&quot;doc:5e3095d8e4b025842394a9ec&amp;-1956782500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6495e4b01fdb376d58bd&amp;-1790353891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9eaee4b023cae23eb41f&amp;221955014\&quot;: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,\&quot;doc:5e3095d8e4b025842394a9ec&amp;-787737261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348e4b0e67b35d24960&amp;707920225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eaee4b023cae23eb41f&amp;474260812\&quot;: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,\&quot;doc:5e30a0dce4b0671e156029cb&amp;755941683\&quot;: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,\&quot;doc:5e309348e4b0e67b35d24960&amp;-1539353638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74fe4b023cae23eb075&amp;509724409\&quot;:{\&quot;id\&quot;:\&quot;doc:5e30974fe4b023cae23eb075\&quot;,\&quot;projectId\&quot;:\&quot;ap:5e304ba7c9e77c0001f6494a\&quot;,\&quot;pageReplace\&quot;:\&quot;\&quot;,\&quot;author\&quot;:true,\&quot;year\&quot;:true,\&quot;prefix\&quot;:\&quot;\&quot;,\&quot;suffix\&quot;:\&quot;\&quot;},\&quot;doc:5e309bd9e4b036dd6c86b69a&amp;-97710659\&quot;: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,\&quot;doc:5e309eaee4b023cae23eb41f&amp;-1260526909\&quot;: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,\&quot;doc:5e30a2cbe4b0671e15602aa5&amp;-1237400703\&quot;:{\&quot;id\&quot;:\&quot;doc:5e30a2cbe4b0671e15602aa5\&quot;,\&quot;projectId\&quot;:\&quot;ap:5e304ba7c9e77c0001f6494a\&quot;,\&quot;pageReplace\&quot;:\&quot;\&quot;,\&quot;author\&quot;:true,\&quot;year\&quot;:true,\&quot;prefix\&quot;:\&quot;\&quot;,\&quot;suffix\&quot;:\&quot;\&quot;},\&quot;doc:5e3095d8e4b025842394a9ec&amp;-2110567219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6495e4b01fdb376d58bd&amp;1815595117\&quot;:{\&quot;id\&quot;:\&quot;doc:5e306495e4b01fdb376d58bd\&quot;,\&quot;projectId\&quot;:\&quot;ap:5e304ba7c9e77c0001f6494a\&quot;,\&quot;pageReplace\&quot;:\&quot;\&quot;,\&quot;author\&quot;:true,\&quot;year\&quot;:true,\&quot;prefix\&quot;:\&quot;\&quot;,\&quot;suffix\&quot;:\&quot;\&quot;},\&quot;doc:5e3094c4e4b01d822d7ecd5e&amp;1401090785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309d62e4b025842394b47a&amp;-165320984\&quot;:{\&quot;id\&quot;:\&quot;doc:5e309d62e4b025842394b47a\&quot;,\&quot;projectId\&quot;:\&quot;ap:5e304ba7c9e77c0001f6494a\&quot;,\&quot;pageReplace\&quot;:\&quot;\&quot;,\&quot;author\&quot;:true,\&quot;year\&quot;:true,\&quot;prefix\&quot;:\&quot;\&quot;,\&quot;suffix\&quot;:\&quot;\&quot;},\&quot;doc:5e3095d8e4b025842394a9ec&amp;-942526283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d9393e4b033bb25f53593&amp;1514424059\&quot;:{\&quot;id\&quot;:\&quot;doc:5e3d9393e4b033bb25f53593\&quot;,\&quot;projectId\&quot;:\&quot;ap:5e304ba7c9e77c0001f6494a\&quot;,\&quot;pageReplace\&quot;:\&quot;\&quot;,\&quot;author\&quot;:true,\&quot;year\&quot;:true,\&quot;prefix\&quot;:\&quot;\&quot;,\&quot;suffix\&quot;:\&quot;\&quot;},\&quot;doc:5e3d942ee4b08a5c1ce31532&amp;969097449\&quot;: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,\&quot;doc:5e3d9672e4b011e561d811b4&amp;-1850783970\&quot;:{\&quot;id\&quot;:\&quot;doc:5e3d9672e4b011e561d811b4\&quot;,\&quot;projectId\&quot;:\&quot;ap:5e304ba7c9e77c0001f6494a\&quot;,\&quot;pageReplace\&quot;:\&quot;\&quot;,\&quot;author\&quot;:true,\&quot;year\&quot;:true,\&quot;prefix\&quot;:\&quot;\&quot;,\&quot;suffix\&quot;:\&quot;\&quot;},\&quot;doc:5e3d942ee4b08a5c1ce31532&amp;74870807\&quot;: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,\&quot;doc:5e3da2d9e4b001920459d5f9&amp;-1971590917\&quot;:{\&quot;id\&quot;:\&quot;doc:5e3da2d9e4b001920459d5f9\&quot;,\&quot;projectId\&quot;:\&quot;ap:5e304ba7c9e77c0001f6494a\&quot;,\&quot;pageReplace\&quot;:\&quot;\&quot;,\&quot;author\&quot;:true,\&quot;year\&quot;:true,\&quot;prefix\&quot;:\&quot;\&quot;,\&quot;suffix\&quot;:\&quot;\&quot;},\&quot;doc:5e3df6e4e4b056103a5f5065&amp;132072336\&quot;:{\&quot;id\&quot;:\&quot;doc:5e3df6e4e4b056103a5f5065\&quot;,\&quot;projectId\&quot;:\&quot;ap:5e304ba7c9e77c0001f6494a\&quot;,\&quot;pageReplace\&quot;:\&quot;\&quot;,\&quot;author\&quot;:true,\&quot;year\&quot;:true,\&quot;prefix\&quot;:\&quot;\&quot;,\&quot;suffix\&quot;:\&quot;\&quot;},\&quot;doc:5e3e1deee4b09192d980f443&amp;-889570777\&quot;:{\&quot;id\&quot;:\&quot;doc:5e3e1deee4b09192d980f443\&quot;,\&quot;projectId\&quot;:\&quot;ap:5e304ba7c9e77c0001f6494a\&quot;,\&quot;pageReplace\&quot;:\&quot;\&quot;,\&quot;author\&quot;:true,\&quot;year\&quot;:true,\&quot;prefix\&quot;:\&quot;\&quot;,\&quot;suffix\&quot;:\&quot;\&quot;},\&quot;doc:5e3e1e07e4b0f13877f1c540&amp;1655186988\&quot;:{\&quot;id\&quot;:\&quot;doc:5e3e1e07e4b0f13877f1c540\&quot;,\&quot;projectId\&quot;:\&quot;ap:5e304ba7c9e77c0001f6494a\&quot;,\&quot;pageReplace\&quot;:\&quot;\&quot;,\&quot;author\&quot;:true,\&quot;year\&quot;:true,\&quot;prefix\&quot;:\&quot;\&quot;,\&quot;suffix\&quot;:\&quot;\&quot;},\&quot;doc:5e3e1e5ae4b056103a5f5ac8&amp;-7910782\&quot;:{\&quot;id\&quot;:\&quot;doc:5e3e1e5ae4b056103a5f5ac8\&quot;,\&quot;projectId\&quot;:\&quot;ap:5e304ba7c9e77c0001f6494a\&quot;,\&quot;pageReplace\&quot;:\&quot;\&quot;,\&quot;author\&quot;:true,\&quot;year\&quot;:true,\&quot;prefix\&quot;:\&quot;\&quot;,\&quot;suffix\&quot;:\&quot;\&quot;},\&quot;doc:5e3df6e4e4b056103a5f5065&amp;1216470196\&quot;:{\&quot;id\&quot;:\&quot;doc:5e3df6e4e4b056103a5f5065\&quot;,\&quot;projectId\&quot;:\&quot;ap:5e304ba7c9e77c0001f6494a\&quot;,\&quot;pageReplace\&quot;:\&quot;\&quot;,\&quot;author\&quot;:true,\&quot;year\&quot;:true,\&quot;prefix\&quot;:\&quot;\&quot;,\&quot;suffix\&quot;:\&quot;\&quot;},\&quot;doc:5e3ecea4e4b090d5e967299e&amp;325021464\&quot;:{\&quot;id\&quot;:\&quot;doc:5e3ecea4e4b090d5e967299e\&quot;,\&quot;projectId\&quot;:\&quot;ap:5e304ba7c9e77c0001f6494a\&quot;,\&quot;pageReplace\&quot;:\&quot;\&quot;,\&quot;author\&quot;:true,\&quot;year\&quot;:true,\&quot;prefix\&quot;:\&quot;\&quot;,\&quot;suffix\&quot;:\&quot;\&quot;},\&quot;doc:5e3094c4e4b01d822d7ecd5e&amp;-1238782577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431aeae4b08914659d7c3e&amp;-818349430\&quot;:{\&quot;id\&quot;:\&quot;doc:5e431aeae4b08914659d7c3e\&quot;,\&quot;projectId\&quot;:\&quot;ap:5e304ba7c9e77c0001f6494a\&quot;,\&quot;pageReplace\&quot;:\&quot;\&quot;,\&quot;author\&quot;:true,\&quot;year\&quot;:true,\&quot;prefix\&quot;:\&quot;\&quot;,\&quot;suffix\&quot;:\&quot;\&quot;},\&quot;doc:5e309348e4b0e67b35d24960&amp;-167482242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598e4b036dd6c86b633&amp;-719213926\&quot;:{\&quot;id\&quot;:\&quot;doc:5e309598e4b036dd6c86b633\&quot;,\&quot;projectId\&quot;:\&quot;ap:5e304ba7c9e77c0001f6494a\&quot;,\&quot;pageReplace\&quot;:\&quot;\&quot;,\&quot;author\&quot;:true,\&quot;year\&quot;:true,\&quot;prefix\&quot;:\&quot;\&quot;,\&quot;suffix\&quot;:\&quot;\&quot;},\&quot;doc:5e3095d8e4b025842394a9ec&amp;-1974203257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4c4e4b01d822d7ecd5e&amp;-883099617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3094c4e4b01d822d7ecd5e&amp;896867367\&quot;:{\&quot;id\&quot;:\&quot;doc:5e3094c4e4b01d822d7ecd5e\&quot;,\&quot;projectId\&quot;:\&quot;ap:5e304ba7c9e77c0001f6494a\&quot;,\&quot;pageReplace\&quot;:\&quot;\&quot;,\&quot;author\&quot;:true,\&quot;year\&quot;:true,\&quot;prefix\&quot;:\&quot;\&quot;,\&quot;suffix\&quot;:\&quot;\&quot;},\&quot;doc:5e309eaee4b023cae23eb41f&amp;1391006405\&quot;:{\&quot;id\&quot;:\&quot;doc:5e309eaee4b023cae23eb41f\&quot;,\&quot;projectId\&quot;:\&quot;ap:5e304ba7c9e77c0001f6494a\&quot;,\&quot;pageReplace\&quot;:\&quot;\&quot;,\&quot;author\&quot;:true,\&quot;year\&quot;:true,\&quot;prefix\&quot;:\&quot;\&quot;,\&quot;suffix\&quot;:\&quot;\&quot;},\&quot;doc:5e30a0dce4b0671e156029cb&amp;-1752417629\&quot;: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,\&quot;doc:5e30a0dce4b0671e156029cb&amp;-909152467\&quot;:{\&quot;id\&quot;:\&quot;doc:5e30a0dce4b0671e156029cb\&quot;,\&quot;projectId\&quot;:\&quot;ap:5e304ba7c9e77c0001f6494a\&quot;,\&quot;pageReplace\&quot;:\&quot;\&quot;,\&quot;author\&quot;:true,\&quot;year\&quot;:true,\&quot;prefix\&quot;:\&quot;\&quot;,\&quot;suffix\&quot;:\&quot;\&quot;},\&quot;doc:5e309bd9e4b036dd6c86b69a&amp;-755596962\&quot;:{\&quot;id\&quot;:\&quot;doc:5e309bd9e4b036dd6c86b69a\&quot;,\&quot;projectId\&quot;:\&quot;ap:5e304ba7c9e77c0001f6494a\&quot;,\&quot;pageReplace\&quot;:\&quot;\&quot;,\&quot;author\&quot;:true,\&quot;year\&quot;:true,\&quot;prefix\&quot;:\&quot;\&quot;,\&quot;suffix\&quot;:\&quot;\&quot;},\&quot;doc:5e309439e4b025842394a91a&amp;-1058853307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43339fe4b08e4cd396265b&amp;1289778018\&quot;: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,\&quot;doc:5e949399e4b03521ff24858a&amp;-1619827341\&quot;:{\&quot;id\&quot;:\&quot;doc:5e949399e4b03521ff24858a\&quot;,\&quot;projectId\&quot;:\&quot;ap:5e304ba7c9e77c0001f6494a\&quot;,\&quot;pageReplace\&quot;:\&quot;\&quot;,\&quot;author\&quot;:true,\&quot;year\&quot;:true,\&quot;prefix\&quot;:\&quot;\&quot;,\&quot;suffix\&quot;:\&quot;\&quot;},\&quot;doc:5e43339fe4b08e4cd396265b&amp;-794833100\&quot;: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,\&quot;doc:5e309439e4b025842394a91a&amp;-2133240628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3d9393e4b033bb25f53593&amp;-19397861\&quot;:{\&quot;id\&quot;:\&quot;doc:5e3d9393e4b033bb25f53593\&quot;,\&quot;projectId\&quot;:\&quot;ap:5e304ba7c9e77c0001f6494a\&quot;,\&quot;pageReplace\&quot;:\&quot;\&quot;,\&quot;author\&quot;:true,\&quot;year\&quot;:true,\&quot;prefix\&quot;:\&quot;\&quot;,\&quot;suffix\&quot;:\&quot;\&quot;},\&quot;doc:5e3d942ee4b08a5c1ce31532&amp;-578206705\&quot;:{\&quot;id\&quot;:\&quot;doc:5e3d942ee4b08a5c1ce31532\&quot;,\&quot;projectId\&quot;:\&quot;ap:5e304ba7c9e77c0001f6494a\&quot;,\&quot;pageReplace\&quot;:\&quot;\&quot;,\&quot;author\&quot;:true,\&quot;year\&quot;:true,\&quot;prefix\&quot;:\&quot;\&quot;,\&quot;suffix\&quot;:\&quot;\&quot;},\&quot;doc:5e43339fe4b08e4cd396265b&amp;-1043902559\&quot;: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,\&quot;doc:5e43339fe4b08e4cd396265b&amp;-274950712\&quot;:{\&quot;id\&quot;:\&quot;doc:5e43339fe4b08e4cd396265b\&quot;,\&quot;projectId\&quot;:\&quot;ap:5e304ba7c9e77c0001f6494a\&quot;,\&quot;pageReplace\&quot;:\&quot;\&quot;,\&quot;author\&quot;:true,\&quot;year\&quot;:true,\&quot;prefix\&quot;:\&quot;\&quot;,\&quot;suffix\&quot;:\&quot;\&quot;},\&quot;doc:5e309439e4b025842394a91a&amp;1841731610\&quot;:{\&quot;id\&quot;:\&quot;doc:5e309439e4b025842394a91a\&quot;,\&quot;projectId\&quot;:\&quot;ap:5e304ba7c9e77c0001f6494a\&quot;,\&quot;pageReplace\&quot;:\&quot;\&quot;,\&quot;author\&quot;:true,\&quot;year\&quot;:true,\&quot;prefix\&quot;:\&quot;\&quot;,\&quot;suffix\&quot;:\&quot;\&quot;},\&quot;doc:5e309c3ae4b025842394b3f5&amp;-2038882463\&quot;:{\&quot;id\&quot;:\&quot;doc:5e309c3ae4b025842394b3f5\&quot;,\&quot;projectId\&quot;:\&quot;ap:5e304ba7c9e77c0001f6494a\&quot;,\&quot;pageReplace\&quot;:\&quot;\&quot;,\&quot;author\&quot;:true,\&quot;year\&quot;:true,\&quot;prefix\&quot;:\&quot;\&quot;,\&quot;suffix\&quot;:\&quot;\&quot;},\&quot;doc:5e309a3ae4b01d822d7ecf0c&amp;-81685387\&quot;:{\&quot;id\&quot;:\&quot;doc:5e309a3ae4b01d822d7ecf0c\&quot;,\&quot;projectId\&quot;:\&quot;ap:5e304ba7c9e77c0001f6494a\&quot;,\&quot;pageReplace\&quot;:\&quot;\&quot;,\&quot;author\&quot;:true,\&quot;year\&quot;:true,\&quot;prefix\&quot;:\&quot;\&quot;,\&quot;suffix\&quot;:\&quot;\&quot;},\&quot;doc:5e3095d8e4b025842394a9ec&amp;-1066413887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b852b4e4b00beb1464728d&amp;-1333290302\&quot;:{\&quot;id\&quot;:\&quot;doc:5eb852b4e4b00beb1464728d\&quot;,\&quot;projectId\&quot;:\&quot;ap:5e304ba7c9e77c0001f6494a\&quot;,\&quot;pageReplace\&quot;:\&quot;\&quot;,\&quot;author\&quot;:true,\&quot;year\&quot;:true,\&quot;prefix\&quot;:\&quot;\&quot;,\&quot;suffix\&quot;:\&quot;\&quot;},\&quot;doc:5e3095d8e4b025842394a9ec&amp;-11305578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5d8e4b025842394a9ec&amp;-103967436\&quot;:{\&quot;id\&quot;:\&quot;doc:5e3095d8e4b025842394a9ec\&quot;,\&quot;projectId\&quot;:\&quot;ap:5e304ba7c9e77c0001f6494a\&quot;,\&quot;pageReplace\&quot;:\&quot;\&quot;,\&quot;author\&quot;:true,\&quot;year\&quot;:true,\&quot;prefix\&quot;:\&quot;\&quot;,\&quot;suffix\&quot;:\&quot;\&quot;},\&quot;doc:5e309348e4b0e67b35d24960&amp;-905841971\&quot;:{\&quot;id\&quot;:\&quot;doc:5e309348e4b0e67b35d24960\&quot;,\&quot;projectId\&quot;:\&quot;ap:5e304ba7c9e77c0001f6494a\&quot;,\&quot;pageReplace\&quot;:\&quot;\&quot;,\&quot;author\&quot;:true,\&quot;year\&quot;:true,\&quot;prefix\&quot;:\&quot;\&quot;,\&quot;suffix\&quot;:\&quot;\&quot;},\&quot;doc:5e3096e2e4b01d822d7ecde8&amp;324638804\&quot;: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,\&quot;doc:5e3096e2e4b01d822d7ecde8&amp;-1847549601\&quot;: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}&quot;"/>
    <we:property name="cit:_1847549601" value="&quot;{\&quot;docs\&quot;:[{\&quot;id\&quot;:\&quot;doc:5e3096e2e4b01d822d7ecde8\&quot;,\&quot;projectId\&quot;:\&quot;ap:5e304ba7c9e77c0001f6494a\&quot;,\&quot;pageReplace\&quot;:\&quot;\&quot;,\&quot;author\&quot;:true,\&quot;year\&quot;:true,\&quot;prefix\&quot;:\&quot;\&quot;,\&quot;suffix\&quot;:\&quot;\&quot;}],\&quot;position\&quot;:\&quot;body\&quot;}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2D23C2-52AA-4193-A2E4-3B6BBE34B2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9346</Words>
  <Characters>53276</Characters>
  <Application>Microsoft Office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mary Care Sciences</Company>
  <LinksUpToDate>false</LinksUpToDate>
  <CharactersWithSpaces>62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32</dc:creator>
  <cp:keywords/>
  <dc:description/>
  <cp:lastModifiedBy>Ben Saunders</cp:lastModifiedBy>
  <cp:revision>2</cp:revision>
  <dcterms:created xsi:type="dcterms:W3CDTF">2022-03-21T14:05:00Z</dcterms:created>
  <dcterms:modified xsi:type="dcterms:W3CDTF">2022-03-21T14:05:00Z</dcterms:modified>
</cp:coreProperties>
</file>